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1D38A" w14:textId="0F818339" w:rsidR="000A75D4" w:rsidRPr="008A05BD" w:rsidRDefault="0011337D" w:rsidP="007C60EF">
      <w:pPr>
        <w:ind w:left="5400" w:firstLine="2250"/>
        <w:jc w:val="right"/>
      </w:pPr>
      <w:r w:rsidRPr="008A05BD">
        <w:fldChar w:fldCharType="begin"/>
      </w:r>
      <w:r w:rsidRPr="008A05BD">
        <w:instrText xml:space="preserve"> DATE \@ "MMMM d, yyyy" </w:instrText>
      </w:r>
      <w:r w:rsidRPr="008A05BD">
        <w:fldChar w:fldCharType="separate"/>
      </w:r>
      <w:r w:rsidR="00072CCD">
        <w:rPr>
          <w:noProof/>
        </w:rPr>
        <w:t>August 12, 2022</w:t>
      </w:r>
      <w:r w:rsidRPr="008A05BD">
        <w:fldChar w:fldCharType="end"/>
      </w:r>
    </w:p>
    <w:p w14:paraId="7DC5607A" w14:textId="3AA52FF8" w:rsidR="0011337D" w:rsidRPr="008A05BD" w:rsidRDefault="00072CCD" w:rsidP="00D021D6">
      <w:pPr>
        <w:spacing w:after="120" w:line="240" w:lineRule="auto"/>
      </w:pPr>
      <w:r>
        <w:t xml:space="preserve">Dear Dr. </w:t>
      </w:r>
      <w:r>
        <w:t xml:space="preserve">Erick </w:t>
      </w:r>
      <w:proofErr w:type="spellStart"/>
      <w:r>
        <w:t>Carreira</w:t>
      </w:r>
      <w:proofErr w:type="spellEnd"/>
      <w:r w:rsidR="009028AA" w:rsidRPr="008A05BD">
        <w:t>,</w:t>
      </w:r>
    </w:p>
    <w:p w14:paraId="72ECA783" w14:textId="6E2E015A" w:rsidR="0033503E" w:rsidRDefault="009028AA" w:rsidP="00D021D6">
      <w:pPr>
        <w:spacing w:after="120" w:line="240" w:lineRule="auto"/>
      </w:pPr>
      <w:r w:rsidRPr="008A05BD">
        <w:t>Here we</w:t>
      </w:r>
      <w:r w:rsidR="00FB11F4">
        <w:t xml:space="preserve"> wish to </w:t>
      </w:r>
      <w:r w:rsidRPr="008A05BD">
        <w:t>submit our contribution “</w:t>
      </w:r>
      <w:r w:rsidR="007B4F14" w:rsidRPr="007B4F14">
        <w:rPr>
          <w:bCs/>
          <w:i/>
        </w:rPr>
        <w:t>The Metabolome Weakens RNA Helix Stability and Increases RNA Chemical Stability</w:t>
      </w:r>
      <w:r w:rsidRPr="008A05BD">
        <w:t xml:space="preserve">” as an original research paper to </w:t>
      </w:r>
      <w:r w:rsidR="007877F2">
        <w:t xml:space="preserve">the </w:t>
      </w:r>
      <w:r w:rsidRPr="008A05BD">
        <w:rPr>
          <w:i/>
        </w:rPr>
        <w:t>J</w:t>
      </w:r>
      <w:r w:rsidR="007877F2">
        <w:rPr>
          <w:i/>
        </w:rPr>
        <w:t xml:space="preserve">ournal of the </w:t>
      </w:r>
      <w:r w:rsidR="007B4F14">
        <w:rPr>
          <w:i/>
        </w:rPr>
        <w:t>A</w:t>
      </w:r>
      <w:r w:rsidR="007877F2">
        <w:rPr>
          <w:i/>
        </w:rPr>
        <w:t xml:space="preserve">merican </w:t>
      </w:r>
      <w:r w:rsidR="007B4F14">
        <w:rPr>
          <w:i/>
        </w:rPr>
        <w:t>C</w:t>
      </w:r>
      <w:r w:rsidR="007877F2">
        <w:rPr>
          <w:i/>
        </w:rPr>
        <w:t>hemical Society</w:t>
      </w:r>
      <w:r w:rsidRPr="008A05BD">
        <w:t>.</w:t>
      </w:r>
      <w:r w:rsidR="007877F2">
        <w:rPr>
          <w:rStyle w:val="CommentReference"/>
        </w:rPr>
        <w:t xml:space="preserve"> </w:t>
      </w:r>
      <w:r w:rsidR="0017544D">
        <w:t xml:space="preserve"> </w:t>
      </w:r>
      <w:r w:rsidR="007B4F14">
        <w:t xml:space="preserve">The development of experimental techniques that study RNA in the </w:t>
      </w:r>
      <w:r w:rsidR="005E486E">
        <w:t>cell</w:t>
      </w:r>
      <w:r w:rsidR="007B4F14">
        <w:t xml:space="preserve"> has </w:t>
      </w:r>
      <w:r w:rsidR="0033503E">
        <w:t xml:space="preserve">uncovered </w:t>
      </w:r>
      <w:r w:rsidR="007B4F14">
        <w:t xml:space="preserve">a </w:t>
      </w:r>
      <w:r w:rsidR="0033503E">
        <w:t>chasm in knowledge</w:t>
      </w:r>
      <w:r w:rsidR="007B4F14">
        <w:t xml:space="preserve"> between</w:t>
      </w:r>
      <w:r w:rsidR="005E486E">
        <w:t xml:space="preserve"> RNA folding and function </w:t>
      </w:r>
      <w:r w:rsidR="005E486E">
        <w:rPr>
          <w:i/>
          <w:iCs/>
        </w:rPr>
        <w:t xml:space="preserve">in vivo </w:t>
      </w:r>
      <w:r w:rsidR="005E486E">
        <w:t xml:space="preserve">and the insight provided by simple systems </w:t>
      </w:r>
      <w:r w:rsidR="005E486E">
        <w:rPr>
          <w:i/>
          <w:iCs/>
        </w:rPr>
        <w:t>in vitro.</w:t>
      </w:r>
      <w:r w:rsidR="005E486E">
        <w:t xml:space="preserve"> </w:t>
      </w:r>
      <w:r w:rsidR="0033503E">
        <w:rPr>
          <w:i/>
          <w:iCs/>
        </w:rPr>
        <w:t>I</w:t>
      </w:r>
      <w:r w:rsidR="005E486E">
        <w:rPr>
          <w:i/>
          <w:iCs/>
        </w:rPr>
        <w:t>n-vivo</w:t>
      </w:r>
      <w:r w:rsidR="005E486E">
        <w:t xml:space="preserve">-like systems that simulate </w:t>
      </w:r>
      <w:r w:rsidR="0033503E">
        <w:t>multiple</w:t>
      </w:r>
      <w:r w:rsidR="00D021D6">
        <w:t xml:space="preserve"> </w:t>
      </w:r>
      <w:r w:rsidR="005E486E">
        <w:t>elements of the complex cellular environment</w:t>
      </w:r>
      <w:r w:rsidR="0033503E">
        <w:t xml:space="preserve"> thus</w:t>
      </w:r>
      <w:r w:rsidR="00313F83">
        <w:t xml:space="preserve"> </w:t>
      </w:r>
      <w:r w:rsidR="005E486E">
        <w:t>provide</w:t>
      </w:r>
      <w:r w:rsidR="0033503E">
        <w:t>s</w:t>
      </w:r>
      <w:r w:rsidR="005E486E">
        <w:t xml:space="preserve"> </w:t>
      </w:r>
      <w:r w:rsidR="00C3598B">
        <w:t xml:space="preserve">a </w:t>
      </w:r>
      <w:r w:rsidR="0033503E">
        <w:t xml:space="preserve">gateway to </w:t>
      </w:r>
      <w:r w:rsidR="00F968FF">
        <w:t>understanding</w:t>
      </w:r>
      <w:r w:rsidR="0033503E">
        <w:t xml:space="preserve"> RNA</w:t>
      </w:r>
      <w:r w:rsidR="005E486E">
        <w:t>.</w:t>
      </w:r>
      <w:r w:rsidR="0033503E">
        <w:t xml:space="preserve"> To date</w:t>
      </w:r>
      <w:r w:rsidR="00BD5AE4">
        <w:t xml:space="preserve">, the development of </w:t>
      </w:r>
      <w:r w:rsidR="00BD5AE4">
        <w:rPr>
          <w:i/>
          <w:iCs/>
        </w:rPr>
        <w:t>in</w:t>
      </w:r>
      <w:r w:rsidR="0033503E">
        <w:rPr>
          <w:i/>
          <w:iCs/>
        </w:rPr>
        <w:t xml:space="preserve"> </w:t>
      </w:r>
      <w:r w:rsidR="00BD5AE4">
        <w:rPr>
          <w:i/>
          <w:iCs/>
        </w:rPr>
        <w:t>vivo</w:t>
      </w:r>
      <w:r w:rsidR="00BD5AE4">
        <w:t xml:space="preserve">-like </w:t>
      </w:r>
      <w:r w:rsidR="00C7083F">
        <w:t>conditions</w:t>
      </w:r>
      <w:r w:rsidR="00313F83">
        <w:t xml:space="preserve"> to study RNA</w:t>
      </w:r>
      <w:r w:rsidR="00BD5AE4">
        <w:t xml:space="preserve"> has </w:t>
      </w:r>
      <w:r w:rsidR="00830FB4">
        <w:t>focused</w:t>
      </w:r>
      <w:r w:rsidR="00BD5AE4">
        <w:t xml:space="preserve"> on</w:t>
      </w:r>
      <w:r w:rsidR="00D021D6">
        <w:t xml:space="preserve"> </w:t>
      </w:r>
      <w:r w:rsidR="00BD5AE4">
        <w:t xml:space="preserve">simplified systems, usually </w:t>
      </w:r>
      <w:r w:rsidR="00313F83">
        <w:t>non</w:t>
      </w:r>
      <w:r w:rsidR="00BD5AE4">
        <w:t>-biological crowders</w:t>
      </w:r>
      <w:r w:rsidR="00313F83">
        <w:t>,</w:t>
      </w:r>
      <w:r w:rsidR="009709EF">
        <w:t xml:space="preserve"> </w:t>
      </w:r>
      <w:r w:rsidR="00313F83">
        <w:t>such as</w:t>
      </w:r>
      <w:r w:rsidR="009709EF">
        <w:t xml:space="preserve"> polyethylene glycol</w:t>
      </w:r>
      <w:r w:rsidR="0033503E">
        <w:t xml:space="preserve"> (PEG)</w:t>
      </w:r>
      <w:r w:rsidR="00313F83">
        <w:t>,</w:t>
      </w:r>
      <w:r w:rsidR="00BD5AE4">
        <w:t xml:space="preserve"> </w:t>
      </w:r>
      <w:r w:rsidR="006D7B79">
        <w:t xml:space="preserve">or </w:t>
      </w:r>
      <w:r w:rsidR="00313F83">
        <w:t xml:space="preserve">a </w:t>
      </w:r>
      <w:r w:rsidR="0033503E">
        <w:t>few</w:t>
      </w:r>
      <w:r w:rsidR="00313F83">
        <w:t xml:space="preserve"> </w:t>
      </w:r>
      <w:r w:rsidR="006D7B79">
        <w:t>biologically relevant small m</w:t>
      </w:r>
      <w:r w:rsidR="00313F83">
        <w:t>olecules</w:t>
      </w:r>
      <w:r w:rsidR="00BD5AE4">
        <w:t>.</w:t>
      </w:r>
      <w:r w:rsidR="0033503E">
        <w:t xml:space="preserve"> These systems have been published in JACS in recent years.</w:t>
      </w:r>
      <w:commentRangeStart w:id="0"/>
      <w:r w:rsidR="00C225C0">
        <w:fldChar w:fldCharType="begin"/>
      </w:r>
      <w:r w:rsidR="0084552D">
        <w:instrText xml:space="preserve"> ADDIN ZOTERO_ITEM CSL_CITATION {"citationID":"da0PNZDk","properties":{"formattedCitation":"\\super 1\\uc0\\u8211{}5\\nosupersub{}","plainCitation":"1–5","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340,"uris":["http://zotero.org/users/4485201/items/88LJIQ6W"],"itemData":{"id":340,"type":"article-journal","abstract":"The number of self-cleaving small ribozymes has increased sharply in recent years. Advances have been made in describing these ribozymes in terms of four catalytic strategies: α describes in-line attack, β describes neutralization of the nonbridging oxygens, γ describes activation of the nucleophile, and δ describes stabilization of the leaving group. Current literature presents the rapid self-cleavage of the twister ribozyme in terms of all four of these classic catalytic strategies. Herein, we describe the nonspecific contribution of small molecules to ribozyme catalysis. At biological pH, the rate of the wild-type twister ribozyme is enhanced up to 5-fold in the presence of moderate buffer concentrations, similar to the 3–5-fold effects reported previously for buffer catalysis for protein enzymes. We observe this catalytic enhancement not only with standard laboratory buffers, but also with diverse biological small molecules, including imidazole, amino acids, and amino sugars. Brønsted plots suggest that small molecules assist in proton transfer, most likely with δ catalysis. Cellular small molecules provide a simple way to overcome the limited functional diversity of RNA and have the potential to participate in the catalytic mechanisms of many ribozymes in vivo.","container-title":"Journal of the American Chemical Society","DOI":"10.1021/jacs.8b06065","ISSN":"0002-7863","issue":"33","journalAbbreviation":"J. Am. Chem. Soc.","page":"10578-10582","source":"ACS Publications","title":"Cellular Small Molecules Contribute to Twister Ribozyme Catalysis","volume":"140","author":[{"family":"Messina","given":"Kyle J."},{"family":"Bevilacqua","given":"Philip C."}],"issued":{"date-parts":[["2018",8,22]]}}}],"schema":"https://github.com/citation-style-language/schema/raw/master/csl-citation.json"} </w:instrText>
      </w:r>
      <w:r w:rsidR="00C225C0">
        <w:fldChar w:fldCharType="separate"/>
      </w:r>
      <w:r w:rsidR="0084552D" w:rsidRPr="0084552D">
        <w:rPr>
          <w:rFonts w:cs="Calibri"/>
          <w:szCs w:val="24"/>
          <w:vertAlign w:val="superscript"/>
        </w:rPr>
        <w:t>1–5</w:t>
      </w:r>
      <w:r w:rsidR="00C225C0">
        <w:fldChar w:fldCharType="end"/>
      </w:r>
      <w:commentRangeEnd w:id="0"/>
      <w:r w:rsidR="00900172">
        <w:rPr>
          <w:rStyle w:val="CommentReference"/>
        </w:rPr>
        <w:commentReference w:id="0"/>
      </w:r>
    </w:p>
    <w:p w14:paraId="052F4F30" w14:textId="75F6C5BD" w:rsidR="00D22CB5" w:rsidRDefault="009709EF" w:rsidP="00D021D6">
      <w:pPr>
        <w:spacing w:after="120" w:line="240" w:lineRule="auto"/>
      </w:pPr>
      <w:r w:rsidRPr="008A05BD">
        <w:t>Our manuscript</w:t>
      </w:r>
      <w:r w:rsidR="0033503E">
        <w:t>, in contrast,</w:t>
      </w:r>
      <w:r w:rsidRPr="008A05BD">
        <w:t xml:space="preserve"> describes </w:t>
      </w:r>
      <w:r>
        <w:t xml:space="preserve">development of </w:t>
      </w:r>
      <w:r w:rsidR="0033503E">
        <w:t>“</w:t>
      </w:r>
      <w:r>
        <w:t>Eco80</w:t>
      </w:r>
      <w:r w:rsidR="0033503E">
        <w:t>”</w:t>
      </w:r>
      <w:r>
        <w:t xml:space="preserve">, an artificial cytoplasm that contains 80% of </w:t>
      </w:r>
      <w:r>
        <w:rPr>
          <w:i/>
          <w:iCs/>
        </w:rPr>
        <w:t xml:space="preserve">E. coli </w:t>
      </w:r>
      <w:r>
        <w:t>metabolites, as a</w:t>
      </w:r>
      <w:r w:rsidR="0033503E">
        <w:t xml:space="preserve"> manageable surrogate</w:t>
      </w:r>
      <w:r>
        <w:t xml:space="preserve"> for studying RNA</w:t>
      </w:r>
      <w:r w:rsidR="00C3598B">
        <w:t xml:space="preserve"> </w:t>
      </w:r>
      <w:r w:rsidR="00C3598B">
        <w:rPr>
          <w:i/>
          <w:iCs/>
        </w:rPr>
        <w:t>in vivo</w:t>
      </w:r>
      <w:r>
        <w:t>.</w:t>
      </w:r>
      <w:r w:rsidR="00D838B8">
        <w:t xml:space="preserve"> </w:t>
      </w:r>
      <w:r>
        <w:t>We demonstrate that Eco80 metabolites</w:t>
      </w:r>
      <w:r w:rsidR="0033503E">
        <w:t xml:space="preserve"> have a number of RNA-</w:t>
      </w:r>
      <w:commentRangeStart w:id="1"/>
      <w:r w:rsidR="0084552D">
        <w:t>affecting</w:t>
      </w:r>
      <w:commentRangeEnd w:id="1"/>
      <w:r w:rsidR="007C446F">
        <w:rPr>
          <w:rStyle w:val="CommentReference"/>
        </w:rPr>
        <w:commentReference w:id="1"/>
      </w:r>
      <w:r w:rsidR="0033503E">
        <w:t xml:space="preserve"> molecular attributes:</w:t>
      </w:r>
      <w:r>
        <w:t xml:space="preserve"> </w:t>
      </w:r>
      <w:r w:rsidR="0033503E">
        <w:t xml:space="preserve">it </w:t>
      </w:r>
      <w:r>
        <w:t>buffer</w:t>
      </w:r>
      <w:r w:rsidR="0033503E">
        <w:t>s</w:t>
      </w:r>
      <w:r>
        <w:t xml:space="preserve"> the free Mg</w:t>
      </w:r>
      <w:r w:rsidRPr="009709EF">
        <w:rPr>
          <w:vertAlign w:val="superscript"/>
        </w:rPr>
        <w:t>2+</w:t>
      </w:r>
      <w:r>
        <w:t xml:space="preserve"> concentration, destabilize</w:t>
      </w:r>
      <w:r w:rsidR="0033503E">
        <w:t>s</w:t>
      </w:r>
      <w:r>
        <w:t xml:space="preserve"> </w:t>
      </w:r>
      <w:commentRangeStart w:id="2"/>
      <w:r>
        <w:t>RNA helices</w:t>
      </w:r>
      <w:commentRangeEnd w:id="2"/>
      <w:r w:rsidR="0033503E">
        <w:rPr>
          <w:rStyle w:val="CommentReference"/>
        </w:rPr>
        <w:commentReference w:id="2"/>
      </w:r>
      <w:r>
        <w:t>, protect</w:t>
      </w:r>
      <w:r w:rsidR="0033503E">
        <w:t>s</w:t>
      </w:r>
      <w:r>
        <w:t xml:space="preserve"> RNA from degradation, and </w:t>
      </w:r>
      <w:r w:rsidR="00B03053">
        <w:t>support</w:t>
      </w:r>
      <w:r w:rsidR="0033503E">
        <w:t>s</w:t>
      </w:r>
      <w:r w:rsidR="00B03053">
        <w:t xml:space="preserve"> RNA catalysis.</w:t>
      </w:r>
      <w:r w:rsidR="00C7083F">
        <w:t xml:space="preserve"> </w:t>
      </w:r>
      <w:r w:rsidR="00F236B4">
        <w:t>The RNA-affecting molecular attributes of metabolites support a</w:t>
      </w:r>
      <w:r w:rsidR="00D021D6">
        <w:t>n</w:t>
      </w:r>
      <w:r w:rsidR="00F236B4">
        <w:t xml:space="preserve"> RNA-friendly environment </w:t>
      </w:r>
      <w:r w:rsidR="00F236B4">
        <w:rPr>
          <w:i/>
          <w:iCs/>
        </w:rPr>
        <w:t xml:space="preserve">in </w:t>
      </w:r>
      <w:r w:rsidR="00F236B4" w:rsidRPr="00F236B4">
        <w:t>vivo</w:t>
      </w:r>
      <w:r w:rsidR="00F236B4">
        <w:t xml:space="preserve">, where </w:t>
      </w:r>
      <w:r w:rsidR="00D021D6">
        <w:t>the is</w:t>
      </w:r>
      <w:r w:rsidR="00F236B4">
        <w:t xml:space="preserve"> less Mg</w:t>
      </w:r>
      <w:r w:rsidR="00F236B4" w:rsidRPr="00F236B4">
        <w:rPr>
          <w:vertAlign w:val="superscript"/>
        </w:rPr>
        <w:t>2+</w:t>
      </w:r>
      <w:r w:rsidR="00C3598B">
        <w:t>-</w:t>
      </w:r>
      <w:r w:rsidR="00F236B4">
        <w:t xml:space="preserve">concentration noise, </w:t>
      </w:r>
      <w:r w:rsidR="009150FA">
        <w:t xml:space="preserve">metastable RNA misfolds destabilized, </w:t>
      </w:r>
      <w:r w:rsidR="00F236B4" w:rsidRPr="00F236B4">
        <w:t>a</w:t>
      </w:r>
      <w:r w:rsidR="009150FA">
        <w:t>nd RNA is protected from degradation.</w:t>
      </w:r>
      <w:r w:rsidR="00F236B4">
        <w:t xml:space="preserve"> </w:t>
      </w:r>
      <w:r w:rsidR="009150FA">
        <w:t xml:space="preserve">Moreover, </w:t>
      </w:r>
      <w:r w:rsidR="0017544D">
        <w:t xml:space="preserve">Eco80 is likely the most biologically relevant </w:t>
      </w:r>
      <w:r w:rsidR="0033503E">
        <w:t>and chemically accessible</w:t>
      </w:r>
      <w:r w:rsidR="009150FA">
        <w:t xml:space="preserve"> </w:t>
      </w:r>
      <w:r w:rsidR="009150FA">
        <w:t>artificial cytoplasm available</w:t>
      </w:r>
      <w:r w:rsidR="00C7083F">
        <w:t>.</w:t>
      </w:r>
      <w:r w:rsidR="0017544D">
        <w:t xml:space="preserve"> </w:t>
      </w:r>
      <w:r w:rsidR="00F968FF">
        <w:t>Eco80 is a</w:t>
      </w:r>
      <w:r w:rsidR="00964E1E">
        <w:t>n</w:t>
      </w:r>
      <w:r w:rsidR="00F968FF">
        <w:t xml:space="preserve"> environment for characterization of a wide range of </w:t>
      </w:r>
      <w:r w:rsidR="00270FAA">
        <w:t>systems,</w:t>
      </w:r>
      <w:r w:rsidR="00F968FF">
        <w:t xml:space="preserve"> including RNA, proteins, and membranes. </w:t>
      </w:r>
      <w:r w:rsidR="00D021D6">
        <w:t>W</w:t>
      </w:r>
      <w:r w:rsidR="0017544D">
        <w:t>e expect this work</w:t>
      </w:r>
      <w:r w:rsidR="00D838B8">
        <w:t xml:space="preserve"> to have broad appeal</w:t>
      </w:r>
      <w:r w:rsidR="0017544D">
        <w:t xml:space="preserve">, and </w:t>
      </w:r>
      <w:r w:rsidR="00C7083F">
        <w:t xml:space="preserve">it </w:t>
      </w:r>
      <w:r w:rsidR="0017544D">
        <w:t xml:space="preserve">is thus appropriate for </w:t>
      </w:r>
      <w:r w:rsidR="0017544D">
        <w:rPr>
          <w:i/>
          <w:iCs/>
        </w:rPr>
        <w:t>JACS</w:t>
      </w:r>
      <w:r w:rsidR="0017544D">
        <w:t>.</w:t>
      </w:r>
    </w:p>
    <w:p w14:paraId="32190E73" w14:textId="170CE12B" w:rsidR="00792E27" w:rsidRPr="00D22CB5" w:rsidRDefault="00792E27" w:rsidP="00D021D6">
      <w:pPr>
        <w:spacing w:after="120" w:line="240" w:lineRule="auto"/>
      </w:pPr>
      <w:r>
        <w:t>We recommend</w:t>
      </w:r>
      <w:r w:rsidR="0033503E">
        <w:t xml:space="preserve"> Professor</w:t>
      </w:r>
      <w:r>
        <w:t xml:space="preserve"> </w:t>
      </w:r>
      <w:r w:rsidR="009B3057">
        <w:t xml:space="preserve">Mathew Disney as an associate editor and </w:t>
      </w:r>
      <w:r w:rsidR="0033503E">
        <w:t xml:space="preserve">Professors </w:t>
      </w:r>
      <w:r>
        <w:t>G</w:t>
      </w:r>
      <w:r w:rsidRPr="00792E27">
        <w:t xml:space="preserve">ary </w:t>
      </w:r>
      <w:proofErr w:type="spellStart"/>
      <w:r>
        <w:t>P</w:t>
      </w:r>
      <w:r w:rsidRPr="00792E27">
        <w:t>ielak</w:t>
      </w:r>
      <w:proofErr w:type="spellEnd"/>
      <w:r>
        <w:t>,</w:t>
      </w:r>
      <w:r w:rsidR="002554D7">
        <w:t xml:space="preserve"> Danny </w:t>
      </w:r>
      <w:proofErr w:type="spellStart"/>
      <w:r w:rsidR="002554D7">
        <w:t>Incarnato</w:t>
      </w:r>
      <w:proofErr w:type="spellEnd"/>
      <w:r w:rsidR="002554D7">
        <w:t>,</w:t>
      </w:r>
      <w:r>
        <w:t xml:space="preserve"> M</w:t>
      </w:r>
      <w:r w:rsidRPr="00792E27">
        <w:t xml:space="preserve">artin </w:t>
      </w:r>
      <w:proofErr w:type="spellStart"/>
      <w:r>
        <w:t>G</w:t>
      </w:r>
      <w:r w:rsidRPr="00792E27">
        <w:t>ruebele</w:t>
      </w:r>
      <w:proofErr w:type="spellEnd"/>
      <w:r>
        <w:t xml:space="preserve">, </w:t>
      </w:r>
      <w:r w:rsidR="009B3057">
        <w:t xml:space="preserve">Dan </w:t>
      </w:r>
      <w:proofErr w:type="spellStart"/>
      <w:r w:rsidR="009B3057">
        <w:t>Herschlag</w:t>
      </w:r>
      <w:proofErr w:type="spellEnd"/>
      <w:r w:rsidR="009B3057">
        <w:t xml:space="preserve">, </w:t>
      </w:r>
      <w:r w:rsidR="00093DDB">
        <w:t xml:space="preserve">Jean-Denis Beaudoin, </w:t>
      </w:r>
      <w:r w:rsidR="00830FB4">
        <w:t xml:space="preserve">and </w:t>
      </w:r>
      <w:proofErr w:type="spellStart"/>
      <w:r w:rsidR="00093DDB">
        <w:t>Silvie</w:t>
      </w:r>
      <w:proofErr w:type="spellEnd"/>
      <w:r w:rsidR="00093DDB">
        <w:t xml:space="preserve"> </w:t>
      </w:r>
      <w:proofErr w:type="spellStart"/>
      <w:r w:rsidR="00093DDB">
        <w:t>Rouskin</w:t>
      </w:r>
      <w:proofErr w:type="spellEnd"/>
      <w:r w:rsidR="00093DDB">
        <w:t xml:space="preserve">, </w:t>
      </w:r>
      <w:r w:rsidR="009B3057">
        <w:t>as reviewers.</w:t>
      </w:r>
    </w:p>
    <w:p w14:paraId="69BF6D9E" w14:textId="6426EBB0" w:rsidR="00D22CB5" w:rsidRPr="00D22CB5" w:rsidRDefault="00D22CB5" w:rsidP="00D021D6">
      <w:pPr>
        <w:spacing w:after="120" w:line="240" w:lineRule="auto"/>
      </w:pPr>
      <w:r w:rsidRPr="00D22CB5">
        <w:t>This manuscript is not under consideration for publication and has not been published elsewhere.</w:t>
      </w:r>
    </w:p>
    <w:p w14:paraId="2F6B8C6E" w14:textId="442C9A33" w:rsidR="0011337D" w:rsidRPr="008A05BD" w:rsidRDefault="00984F06" w:rsidP="00D021D6">
      <w:pPr>
        <w:spacing w:after="120" w:line="240" w:lineRule="auto"/>
      </w:pPr>
      <w:r w:rsidRPr="008A05BD">
        <w:t>Thank you very much for handling our manuscript.</w:t>
      </w:r>
    </w:p>
    <w:p w14:paraId="65C57110" w14:textId="7E247981" w:rsidR="0011337D" w:rsidRPr="008A05BD" w:rsidRDefault="0011337D" w:rsidP="00D021D6">
      <w:pPr>
        <w:spacing w:after="120" w:line="240" w:lineRule="auto"/>
      </w:pPr>
      <w:r w:rsidRPr="008A05BD">
        <w:t>Yours Sincerely,</w:t>
      </w:r>
    </w:p>
    <w:p w14:paraId="33E31623" w14:textId="5856480B" w:rsidR="0011337D" w:rsidRPr="008A05BD" w:rsidRDefault="008A05BD" w:rsidP="0011337D">
      <w:pPr>
        <w:spacing w:after="0" w:line="240" w:lineRule="auto"/>
      </w:pPr>
      <w:r w:rsidRPr="008A05BD">
        <w:rPr>
          <w:noProof/>
        </w:rPr>
        <w:drawing>
          <wp:inline distT="0" distB="0" distL="0" distR="0" wp14:anchorId="43BDBC86" wp14:editId="60F6459B">
            <wp:extent cx="2127734" cy="31432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ll signature2.png"/>
                    <pic:cNvPicPr/>
                  </pic:nvPicPr>
                  <pic:blipFill>
                    <a:blip r:embed="rId14"/>
                    <a:stretch>
                      <a:fillRect/>
                    </a:stretch>
                  </pic:blipFill>
                  <pic:spPr>
                    <a:xfrm>
                      <a:off x="0" y="0"/>
                      <a:ext cx="2217629" cy="327605"/>
                    </a:xfrm>
                    <a:prstGeom prst="rect">
                      <a:avLst/>
                    </a:prstGeom>
                  </pic:spPr>
                </pic:pic>
              </a:graphicData>
            </a:graphic>
          </wp:inline>
        </w:drawing>
      </w:r>
    </w:p>
    <w:p w14:paraId="29D4FC68" w14:textId="77777777" w:rsidR="0011337D" w:rsidRPr="008A05BD" w:rsidRDefault="0011337D" w:rsidP="0011337D">
      <w:pPr>
        <w:spacing w:after="0" w:line="240" w:lineRule="auto"/>
      </w:pPr>
      <w:r w:rsidRPr="008A05BD">
        <w:t>Philip C. Bevilacqua</w:t>
      </w:r>
    </w:p>
    <w:p w14:paraId="6AE3E464" w14:textId="0E49C6BB" w:rsidR="000F4E45" w:rsidRDefault="0011337D" w:rsidP="008A05BD">
      <w:pPr>
        <w:spacing w:after="0" w:line="240" w:lineRule="auto"/>
      </w:pPr>
      <w:r w:rsidRPr="008A05BD">
        <w:t>Distinguished Professor of Chemistry and of Biochemistry &amp; Molecular Biology</w:t>
      </w:r>
    </w:p>
    <w:p w14:paraId="3F59BC8A" w14:textId="70A2D458" w:rsidR="0084552D" w:rsidRDefault="0084552D" w:rsidP="008A05BD">
      <w:pPr>
        <w:spacing w:after="0" w:line="240" w:lineRule="auto"/>
      </w:pPr>
    </w:p>
    <w:p w14:paraId="5F35BDBD" w14:textId="0479D4B5" w:rsidR="0084552D" w:rsidRPr="0084552D" w:rsidRDefault="0084552D" w:rsidP="0084552D">
      <w:pPr>
        <w:pStyle w:val="Bibliography"/>
        <w:rPr>
          <w:rFonts w:ascii="Times New Roman" w:hAnsi="Times New Roman"/>
          <w:sz w:val="14"/>
          <w:szCs w:val="14"/>
        </w:rPr>
      </w:pPr>
      <w:r w:rsidRPr="0084552D">
        <w:rPr>
          <w:sz w:val="14"/>
          <w:szCs w:val="14"/>
        </w:rPr>
        <w:fldChar w:fldCharType="begin"/>
      </w:r>
      <w:r w:rsidRPr="0084552D">
        <w:rPr>
          <w:sz w:val="14"/>
          <w:szCs w:val="14"/>
        </w:rPr>
        <w:instrText xml:space="preserve"> ADDIN ZOTERO_BIBL {"uncited":[],"omitted":[],"custom":[]} CSL_BIBLIOGRAPHY </w:instrText>
      </w:r>
      <w:r w:rsidRPr="0084552D">
        <w:rPr>
          <w:sz w:val="14"/>
          <w:szCs w:val="14"/>
        </w:rPr>
        <w:fldChar w:fldCharType="separate"/>
      </w:r>
      <w:r w:rsidRPr="0084552D">
        <w:rPr>
          <w:rFonts w:ascii="Times New Roman" w:hAnsi="Times New Roman"/>
          <w:sz w:val="14"/>
          <w:szCs w:val="14"/>
        </w:rPr>
        <w:t>(1)</w:t>
      </w:r>
      <w:r w:rsidRPr="0084552D">
        <w:rPr>
          <w:rFonts w:ascii="Times New Roman" w:hAnsi="Times New Roman"/>
          <w:sz w:val="14"/>
          <w:szCs w:val="14"/>
        </w:rPr>
        <w:tab/>
        <w:t xml:space="preserve">Nakano, S.; </w:t>
      </w:r>
      <w:proofErr w:type="spellStart"/>
      <w:r w:rsidRPr="0084552D">
        <w:rPr>
          <w:rFonts w:ascii="Times New Roman" w:hAnsi="Times New Roman"/>
          <w:sz w:val="14"/>
          <w:szCs w:val="14"/>
        </w:rPr>
        <w:t>Karimata</w:t>
      </w:r>
      <w:proofErr w:type="spellEnd"/>
      <w:r w:rsidRPr="0084552D">
        <w:rPr>
          <w:rFonts w:ascii="Times New Roman" w:hAnsi="Times New Roman"/>
          <w:sz w:val="14"/>
          <w:szCs w:val="14"/>
        </w:rPr>
        <w:t xml:space="preserve">, H.; </w:t>
      </w:r>
      <w:proofErr w:type="spellStart"/>
      <w:r w:rsidRPr="0084552D">
        <w:rPr>
          <w:rFonts w:ascii="Times New Roman" w:hAnsi="Times New Roman"/>
          <w:sz w:val="14"/>
          <w:szCs w:val="14"/>
        </w:rPr>
        <w:t>Ohmichi</w:t>
      </w:r>
      <w:proofErr w:type="spellEnd"/>
      <w:r w:rsidRPr="0084552D">
        <w:rPr>
          <w:rFonts w:ascii="Times New Roman" w:hAnsi="Times New Roman"/>
          <w:sz w:val="14"/>
          <w:szCs w:val="14"/>
        </w:rPr>
        <w:t xml:space="preserve">, T.; Kawakami, J.; Sugimoto, N. The Effect of Molecular Crowding with Nucleotide Length and </w:t>
      </w:r>
      <w:proofErr w:type="spellStart"/>
      <w:r w:rsidRPr="0084552D">
        <w:rPr>
          <w:rFonts w:ascii="Times New Roman" w:hAnsi="Times New Roman"/>
          <w:sz w:val="14"/>
          <w:szCs w:val="14"/>
        </w:rPr>
        <w:t>Cosolute</w:t>
      </w:r>
      <w:proofErr w:type="spellEnd"/>
      <w:r w:rsidRPr="0084552D">
        <w:rPr>
          <w:rFonts w:ascii="Times New Roman" w:hAnsi="Times New Roman"/>
          <w:sz w:val="14"/>
          <w:szCs w:val="14"/>
        </w:rPr>
        <w:t xml:space="preserve"> Structure on DNA Duplex Stability.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04</w:t>
      </w:r>
      <w:r w:rsidRPr="0084552D">
        <w:rPr>
          <w:rFonts w:ascii="Times New Roman" w:hAnsi="Times New Roman"/>
          <w:sz w:val="14"/>
          <w:szCs w:val="14"/>
        </w:rPr>
        <w:t xml:space="preserve">, </w:t>
      </w:r>
      <w:r w:rsidRPr="0084552D">
        <w:rPr>
          <w:rFonts w:ascii="Times New Roman" w:hAnsi="Times New Roman"/>
          <w:i/>
          <w:iCs/>
          <w:sz w:val="14"/>
          <w:szCs w:val="14"/>
        </w:rPr>
        <w:t>126</w:t>
      </w:r>
      <w:r w:rsidRPr="0084552D">
        <w:rPr>
          <w:rFonts w:ascii="Times New Roman" w:hAnsi="Times New Roman"/>
          <w:sz w:val="14"/>
          <w:szCs w:val="14"/>
        </w:rPr>
        <w:t xml:space="preserve"> (44), 14330–14331.</w:t>
      </w:r>
    </w:p>
    <w:p w14:paraId="2BBCE3AA" w14:textId="50E1CDCA" w:rsidR="0084552D" w:rsidRPr="0084552D" w:rsidRDefault="0084552D" w:rsidP="0084552D">
      <w:pPr>
        <w:pStyle w:val="Bibliography"/>
        <w:rPr>
          <w:rFonts w:ascii="Times New Roman" w:hAnsi="Times New Roman"/>
          <w:sz w:val="14"/>
          <w:szCs w:val="14"/>
        </w:rPr>
      </w:pPr>
      <w:r w:rsidRPr="0084552D">
        <w:rPr>
          <w:rFonts w:ascii="Times New Roman" w:hAnsi="Times New Roman"/>
          <w:sz w:val="14"/>
          <w:szCs w:val="14"/>
        </w:rPr>
        <w:t>(2)</w:t>
      </w:r>
      <w:r w:rsidRPr="0084552D">
        <w:rPr>
          <w:rFonts w:ascii="Times New Roman" w:hAnsi="Times New Roman"/>
          <w:sz w:val="14"/>
          <w:szCs w:val="14"/>
        </w:rPr>
        <w:tab/>
        <w:t xml:space="preserve">Kilburn, D.; </w:t>
      </w:r>
      <w:proofErr w:type="spellStart"/>
      <w:r w:rsidRPr="0084552D">
        <w:rPr>
          <w:rFonts w:ascii="Times New Roman" w:hAnsi="Times New Roman"/>
          <w:sz w:val="14"/>
          <w:szCs w:val="14"/>
        </w:rPr>
        <w:t>Roh</w:t>
      </w:r>
      <w:proofErr w:type="spellEnd"/>
      <w:r w:rsidRPr="0084552D">
        <w:rPr>
          <w:rFonts w:ascii="Times New Roman" w:hAnsi="Times New Roman"/>
          <w:sz w:val="14"/>
          <w:szCs w:val="14"/>
        </w:rPr>
        <w:t xml:space="preserve">, J. H.; </w:t>
      </w:r>
      <w:proofErr w:type="spellStart"/>
      <w:r w:rsidRPr="0084552D">
        <w:rPr>
          <w:rFonts w:ascii="Times New Roman" w:hAnsi="Times New Roman"/>
          <w:sz w:val="14"/>
          <w:szCs w:val="14"/>
        </w:rPr>
        <w:t>Behrouzi</w:t>
      </w:r>
      <w:proofErr w:type="spellEnd"/>
      <w:r w:rsidRPr="0084552D">
        <w:rPr>
          <w:rFonts w:ascii="Times New Roman" w:hAnsi="Times New Roman"/>
          <w:sz w:val="14"/>
          <w:szCs w:val="14"/>
        </w:rPr>
        <w:t xml:space="preserve">, R.; Briber, R. M.; Woodson, S. A. Crowders Perturb the Entropy of RNA Energy Landscapes to Favor Folding.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13</w:t>
      </w:r>
      <w:r w:rsidRPr="0084552D">
        <w:rPr>
          <w:rFonts w:ascii="Times New Roman" w:hAnsi="Times New Roman"/>
          <w:sz w:val="14"/>
          <w:szCs w:val="14"/>
        </w:rPr>
        <w:t xml:space="preserve">, </w:t>
      </w:r>
      <w:r w:rsidRPr="0084552D">
        <w:rPr>
          <w:rFonts w:ascii="Times New Roman" w:hAnsi="Times New Roman"/>
          <w:i/>
          <w:iCs/>
          <w:sz w:val="14"/>
          <w:szCs w:val="14"/>
        </w:rPr>
        <w:t>135</w:t>
      </w:r>
      <w:r w:rsidRPr="0084552D">
        <w:rPr>
          <w:rFonts w:ascii="Times New Roman" w:hAnsi="Times New Roman"/>
          <w:sz w:val="14"/>
          <w:szCs w:val="14"/>
        </w:rPr>
        <w:t xml:space="preserve"> (27), 10055–10063. </w:t>
      </w:r>
    </w:p>
    <w:p w14:paraId="0876A8BC" w14:textId="01A09468" w:rsidR="0084552D" w:rsidRPr="0084552D" w:rsidRDefault="0084552D" w:rsidP="0084552D">
      <w:pPr>
        <w:pStyle w:val="Bibliography"/>
        <w:rPr>
          <w:rFonts w:ascii="Times New Roman" w:hAnsi="Times New Roman"/>
          <w:sz w:val="14"/>
          <w:szCs w:val="14"/>
        </w:rPr>
      </w:pPr>
      <w:r w:rsidRPr="0084552D">
        <w:rPr>
          <w:rFonts w:ascii="Times New Roman" w:hAnsi="Times New Roman"/>
          <w:sz w:val="14"/>
          <w:szCs w:val="14"/>
        </w:rPr>
        <w:t>(3)</w:t>
      </w:r>
      <w:r w:rsidRPr="0084552D">
        <w:rPr>
          <w:rFonts w:ascii="Times New Roman" w:hAnsi="Times New Roman"/>
          <w:sz w:val="14"/>
          <w:szCs w:val="14"/>
        </w:rPr>
        <w:tab/>
        <w:t xml:space="preserve">Nakano, S.; </w:t>
      </w:r>
      <w:proofErr w:type="spellStart"/>
      <w:r w:rsidRPr="0084552D">
        <w:rPr>
          <w:rFonts w:ascii="Times New Roman" w:hAnsi="Times New Roman"/>
          <w:sz w:val="14"/>
          <w:szCs w:val="14"/>
        </w:rPr>
        <w:t>Karimata</w:t>
      </w:r>
      <w:proofErr w:type="spellEnd"/>
      <w:r w:rsidRPr="0084552D">
        <w:rPr>
          <w:rFonts w:ascii="Times New Roman" w:hAnsi="Times New Roman"/>
          <w:sz w:val="14"/>
          <w:szCs w:val="14"/>
        </w:rPr>
        <w:t xml:space="preserve">, H. T.; Kitagawa, Y.; Sugimoto, N. Facilitation of RNA Enzyme Activity in the Molecular Crowding Media of Cosolutes.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09</w:t>
      </w:r>
      <w:r w:rsidRPr="0084552D">
        <w:rPr>
          <w:rFonts w:ascii="Times New Roman" w:hAnsi="Times New Roman"/>
          <w:sz w:val="14"/>
          <w:szCs w:val="14"/>
        </w:rPr>
        <w:t xml:space="preserve">, </w:t>
      </w:r>
      <w:r w:rsidRPr="0084552D">
        <w:rPr>
          <w:rFonts w:ascii="Times New Roman" w:hAnsi="Times New Roman"/>
          <w:i/>
          <w:iCs/>
          <w:sz w:val="14"/>
          <w:szCs w:val="14"/>
        </w:rPr>
        <w:t>131</w:t>
      </w:r>
      <w:r w:rsidRPr="0084552D">
        <w:rPr>
          <w:rFonts w:ascii="Times New Roman" w:hAnsi="Times New Roman"/>
          <w:sz w:val="14"/>
          <w:szCs w:val="14"/>
        </w:rPr>
        <w:t xml:space="preserve"> (46), 16881–16888.</w:t>
      </w:r>
    </w:p>
    <w:p w14:paraId="4B33DBB5" w14:textId="5F3D2293" w:rsidR="0084552D" w:rsidRPr="0084552D" w:rsidRDefault="0084552D" w:rsidP="0084552D">
      <w:pPr>
        <w:pStyle w:val="Bibliography"/>
        <w:rPr>
          <w:rFonts w:ascii="Times New Roman" w:hAnsi="Times New Roman"/>
          <w:sz w:val="14"/>
          <w:szCs w:val="14"/>
        </w:rPr>
      </w:pPr>
      <w:r w:rsidRPr="0084552D">
        <w:rPr>
          <w:rFonts w:ascii="Times New Roman" w:hAnsi="Times New Roman"/>
          <w:sz w:val="14"/>
          <w:szCs w:val="14"/>
        </w:rPr>
        <w:t>(4)</w:t>
      </w:r>
      <w:r w:rsidRPr="0084552D">
        <w:rPr>
          <w:rFonts w:ascii="Times New Roman" w:hAnsi="Times New Roman"/>
          <w:sz w:val="14"/>
          <w:szCs w:val="14"/>
        </w:rPr>
        <w:tab/>
        <w:t xml:space="preserve">Kilburn, D.; </w:t>
      </w:r>
      <w:proofErr w:type="spellStart"/>
      <w:r w:rsidRPr="0084552D">
        <w:rPr>
          <w:rFonts w:ascii="Times New Roman" w:hAnsi="Times New Roman"/>
          <w:sz w:val="14"/>
          <w:szCs w:val="14"/>
        </w:rPr>
        <w:t>Roh</w:t>
      </w:r>
      <w:proofErr w:type="spellEnd"/>
      <w:r w:rsidRPr="0084552D">
        <w:rPr>
          <w:rFonts w:ascii="Times New Roman" w:hAnsi="Times New Roman"/>
          <w:sz w:val="14"/>
          <w:szCs w:val="14"/>
        </w:rPr>
        <w:t xml:space="preserve">, J. H.; Guo, L.; Briber, R. M.; Woodson, S. A. Molecular Crowding Stabilizes Folded RNA Structure by the Excluded Volume Effect.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10</w:t>
      </w:r>
      <w:r w:rsidRPr="0084552D">
        <w:rPr>
          <w:rFonts w:ascii="Times New Roman" w:hAnsi="Times New Roman"/>
          <w:sz w:val="14"/>
          <w:szCs w:val="14"/>
        </w:rPr>
        <w:t xml:space="preserve">, </w:t>
      </w:r>
      <w:r w:rsidRPr="0084552D">
        <w:rPr>
          <w:rFonts w:ascii="Times New Roman" w:hAnsi="Times New Roman"/>
          <w:i/>
          <w:iCs/>
          <w:sz w:val="14"/>
          <w:szCs w:val="14"/>
        </w:rPr>
        <w:t>132</w:t>
      </w:r>
      <w:r w:rsidRPr="0084552D">
        <w:rPr>
          <w:rFonts w:ascii="Times New Roman" w:hAnsi="Times New Roman"/>
          <w:sz w:val="14"/>
          <w:szCs w:val="14"/>
        </w:rPr>
        <w:t xml:space="preserve"> (25), 8690–8696.</w:t>
      </w:r>
    </w:p>
    <w:p w14:paraId="31B9287C" w14:textId="5968031B" w:rsidR="0084552D" w:rsidRPr="008A05BD" w:rsidRDefault="0084552D" w:rsidP="0084552D">
      <w:pPr>
        <w:pStyle w:val="Bibliography"/>
        <w:rPr>
          <w:rFonts w:ascii="Times New Roman" w:hAnsi="Times New Roman"/>
        </w:rPr>
      </w:pPr>
      <w:r w:rsidRPr="0084552D">
        <w:rPr>
          <w:rFonts w:ascii="Times New Roman" w:hAnsi="Times New Roman"/>
          <w:sz w:val="14"/>
          <w:szCs w:val="14"/>
        </w:rPr>
        <w:t>(5)</w:t>
      </w:r>
      <w:r w:rsidRPr="0084552D">
        <w:rPr>
          <w:rFonts w:ascii="Times New Roman" w:hAnsi="Times New Roman"/>
          <w:sz w:val="14"/>
          <w:szCs w:val="14"/>
        </w:rPr>
        <w:tab/>
        <w:t xml:space="preserve">Messina, K. J.; Bevilacqua, P. C. Cellular Small Molecules Contribute to Twister Ribozyme Catalysis.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18</w:t>
      </w:r>
      <w:r w:rsidRPr="0084552D">
        <w:rPr>
          <w:rFonts w:ascii="Times New Roman" w:hAnsi="Times New Roman"/>
          <w:sz w:val="14"/>
          <w:szCs w:val="14"/>
        </w:rPr>
        <w:t xml:space="preserve">, </w:t>
      </w:r>
      <w:r w:rsidRPr="0084552D">
        <w:rPr>
          <w:rFonts w:ascii="Times New Roman" w:hAnsi="Times New Roman"/>
          <w:i/>
          <w:iCs/>
          <w:sz w:val="14"/>
          <w:szCs w:val="14"/>
        </w:rPr>
        <w:t>140</w:t>
      </w:r>
      <w:r w:rsidRPr="0084552D">
        <w:rPr>
          <w:rFonts w:ascii="Times New Roman" w:hAnsi="Times New Roman"/>
          <w:sz w:val="14"/>
          <w:szCs w:val="14"/>
        </w:rPr>
        <w:t xml:space="preserve"> (33), 10578–10582.</w:t>
      </w:r>
      <w:r w:rsidRPr="0084552D">
        <w:rPr>
          <w:rFonts w:ascii="Times New Roman" w:hAnsi="Times New Roman"/>
          <w:sz w:val="14"/>
          <w:szCs w:val="14"/>
        </w:rPr>
        <w:fldChar w:fldCharType="end"/>
      </w:r>
    </w:p>
    <w:sectPr w:rsidR="0084552D" w:rsidRPr="008A05BD" w:rsidSect="000F4E45">
      <w:headerReference w:type="default"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eg, Jacob Philip" w:date="2022-08-12T11:50:00Z" w:initials="SJP">
    <w:p w14:paraId="2DFF8C32" w14:textId="77777777" w:rsidR="00900172" w:rsidRDefault="00900172" w:rsidP="00A45CBC">
      <w:pPr>
        <w:pStyle w:val="CommentText"/>
      </w:pPr>
      <w:r>
        <w:rPr>
          <w:rStyle w:val="CommentReference"/>
        </w:rPr>
        <w:annotationRef/>
      </w:r>
      <w:r>
        <w:t>I had to delete some of the fluff in order to accommodate the references</w:t>
      </w:r>
    </w:p>
  </w:comment>
  <w:comment w:id="1" w:author="Sieg, Jacob Philip" w:date="2022-08-12T11:31:00Z" w:initials="SJP">
    <w:p w14:paraId="24E6A06F" w14:textId="198E60C1" w:rsidR="00F236B4" w:rsidRDefault="007C446F" w:rsidP="00D06E15">
      <w:pPr>
        <w:pStyle w:val="CommentText"/>
      </w:pPr>
      <w:r>
        <w:rPr>
          <w:rStyle w:val="CommentReference"/>
        </w:rPr>
        <w:annotationRef/>
      </w:r>
      <w:r w:rsidR="00F236B4">
        <w:t>I prefer not using "friendly" at first. I know it's a nice way to sell it, but it is not immediately obvious to see how destabilization of helices is friendly.</w:t>
      </w:r>
    </w:p>
  </w:comment>
  <w:comment w:id="2" w:author="Bevilacqua, Philip C" w:date="2022-08-09T16:17:00Z" w:initials="BPC">
    <w:p w14:paraId="44BC8919" w14:textId="68DCA742" w:rsidR="0033503E" w:rsidRDefault="0033503E">
      <w:pPr>
        <w:pStyle w:val="CommentText"/>
      </w:pPr>
      <w:r>
        <w:rPr>
          <w:rStyle w:val="CommentReference"/>
        </w:rPr>
        <w:annotationRef/>
      </w:r>
      <w:r>
        <w:t>should we instead say “barriers to unfolding RNA tra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FF8C32" w15:done="0"/>
  <w15:commentEx w15:paraId="24E6A06F" w15:done="0"/>
  <w15:commentEx w15:paraId="44BC89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BCF9" w16cex:dateUtc="2022-08-12T15:50:00Z"/>
  <w16cex:commentExtensible w16cex:durableId="26A0B876" w16cex:dateUtc="2022-08-12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FF8C32" w16cid:durableId="26A0BCF9"/>
  <w16cid:commentId w16cid:paraId="24E6A06F" w16cid:durableId="26A0B876"/>
  <w16cid:commentId w16cid:paraId="44BC8919" w16cid:durableId="269D07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86083" w14:textId="77777777" w:rsidR="0014024C" w:rsidRDefault="0014024C" w:rsidP="00C83971">
      <w:pPr>
        <w:spacing w:after="0" w:line="240" w:lineRule="auto"/>
      </w:pPr>
      <w:r>
        <w:separator/>
      </w:r>
    </w:p>
  </w:endnote>
  <w:endnote w:type="continuationSeparator" w:id="0">
    <w:p w14:paraId="2F30BCF7" w14:textId="77777777" w:rsidR="0014024C" w:rsidRDefault="0014024C" w:rsidP="00C83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7BA62" w14:textId="77777777" w:rsidR="000F4E45" w:rsidRDefault="000F4E45" w:rsidP="000F4E45">
    <w:pPr>
      <w:pStyle w:val="Footer"/>
      <w:tabs>
        <w:tab w:val="right" w:pos="9540"/>
      </w:tabs>
      <w:rPr>
        <w:sz w:val="14"/>
      </w:rPr>
    </w:pPr>
    <w:r>
      <w:rPr>
        <w:sz w:val="14"/>
      </w:rPr>
      <w:t>Eberly College of Science</w:t>
    </w:r>
    <w:r>
      <w:rPr>
        <w:sz w:val="20"/>
      </w:rPr>
      <w:tab/>
    </w:r>
    <w:r>
      <w:rPr>
        <w:sz w:val="20"/>
      </w:rPr>
      <w:tab/>
    </w:r>
    <w:proofErr w:type="gramStart"/>
    <w:r>
      <w:rPr>
        <w:sz w:val="14"/>
      </w:rPr>
      <w:t>An</w:t>
    </w:r>
    <w:proofErr w:type="gramEnd"/>
    <w:r>
      <w:rPr>
        <w:sz w:val="14"/>
      </w:rPr>
      <w:t xml:space="preserve"> Equal Opportunity University</w:t>
    </w:r>
  </w:p>
  <w:p w14:paraId="73D622B5" w14:textId="77777777" w:rsidR="000F4E45" w:rsidRDefault="000F4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A6CA4" w14:textId="77777777" w:rsidR="000F4E45" w:rsidRDefault="000F4E45" w:rsidP="000F4E45">
    <w:pPr>
      <w:pStyle w:val="Footer"/>
      <w:tabs>
        <w:tab w:val="right" w:pos="9540"/>
      </w:tabs>
      <w:rPr>
        <w:sz w:val="14"/>
      </w:rPr>
    </w:pPr>
    <w:r>
      <w:rPr>
        <w:sz w:val="14"/>
      </w:rPr>
      <w:t>Eberly College of Science</w:t>
    </w:r>
    <w:r>
      <w:rPr>
        <w:sz w:val="20"/>
      </w:rPr>
      <w:tab/>
    </w:r>
    <w:r>
      <w:rPr>
        <w:sz w:val="20"/>
      </w:rPr>
      <w:tab/>
    </w:r>
    <w:proofErr w:type="gramStart"/>
    <w:r>
      <w:rPr>
        <w:sz w:val="14"/>
      </w:rPr>
      <w:t>An</w:t>
    </w:r>
    <w:proofErr w:type="gramEnd"/>
    <w:r>
      <w:rPr>
        <w:sz w:val="14"/>
      </w:rPr>
      <w:t xml:space="preserve"> Equal Opportunity University</w:t>
    </w:r>
  </w:p>
  <w:p w14:paraId="6C867CD5" w14:textId="77777777" w:rsidR="00932147" w:rsidRDefault="009321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99D0F4" w14:textId="77777777" w:rsidR="0014024C" w:rsidRDefault="0014024C" w:rsidP="00C83971">
      <w:pPr>
        <w:spacing w:after="0" w:line="240" w:lineRule="auto"/>
      </w:pPr>
      <w:r>
        <w:separator/>
      </w:r>
    </w:p>
  </w:footnote>
  <w:footnote w:type="continuationSeparator" w:id="0">
    <w:p w14:paraId="2695CD2B" w14:textId="77777777" w:rsidR="0014024C" w:rsidRDefault="0014024C" w:rsidP="00C839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4234" w14:textId="77777777" w:rsidR="00C83971" w:rsidRDefault="00C83971">
    <w:pPr>
      <w:pStyle w:val="Header"/>
    </w:pPr>
  </w:p>
  <w:p w14:paraId="3F679AD5" w14:textId="77777777" w:rsidR="00463828" w:rsidRDefault="004638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FA511" w14:textId="451852BF" w:rsidR="007334F9" w:rsidRPr="00463828" w:rsidRDefault="00CA446D" w:rsidP="007334F9">
    <w:pPr>
      <w:tabs>
        <w:tab w:val="left" w:pos="6360"/>
      </w:tabs>
      <w:spacing w:line="240" w:lineRule="auto"/>
      <w:ind w:left="-630"/>
      <w:contextualSpacing/>
      <w:rPr>
        <w:sz w:val="20"/>
        <w:szCs w:val="20"/>
      </w:rPr>
    </w:pPr>
    <w:r>
      <w:rPr>
        <w:noProof/>
      </w:rPr>
      <mc:AlternateContent>
        <mc:Choice Requires="wps">
          <w:drawing>
            <wp:anchor distT="45720" distB="45720" distL="114300" distR="114300" simplePos="0" relativeHeight="251657728" behindDoc="0" locked="0" layoutInCell="1" allowOverlap="1" wp14:anchorId="519848AE" wp14:editId="3C5FDFC5">
              <wp:simplePos x="0" y="0"/>
              <wp:positionH relativeFrom="column">
                <wp:posOffset>3058160</wp:posOffset>
              </wp:positionH>
              <wp:positionV relativeFrom="paragraph">
                <wp:posOffset>501015</wp:posOffset>
              </wp:positionV>
              <wp:extent cx="1962150" cy="60960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62150" cy="609600"/>
                      </a:xfrm>
                      <a:prstGeom prst="rect">
                        <a:avLst/>
                      </a:prstGeom>
                      <a:solidFill>
                        <a:srgbClr val="FFFFFF"/>
                      </a:solidFill>
                      <a:ln w="9525">
                        <a:noFill/>
                        <a:miter lim="800000"/>
                        <a:headEnd/>
                        <a:tailEnd/>
                      </a:ln>
                    </wps:spPr>
                    <wps:txbx>
                      <w:txbxContent>
                        <w:p w14:paraId="2044ACE6" w14:textId="77777777" w:rsidR="009B62E4" w:rsidRPr="00932147" w:rsidRDefault="009B62E4" w:rsidP="009B62E4">
                          <w:pPr>
                            <w:spacing w:after="0"/>
                            <w:rPr>
                              <w:sz w:val="18"/>
                            </w:rPr>
                          </w:pPr>
                          <w:r w:rsidRPr="00932147">
                            <w:rPr>
                              <w:sz w:val="18"/>
                            </w:rPr>
                            <w:t>The Pennsylvania State University</w:t>
                          </w:r>
                        </w:p>
                        <w:p w14:paraId="05A9B39F" w14:textId="77777777" w:rsidR="009B62E4" w:rsidRPr="00932147" w:rsidRDefault="009B62E4" w:rsidP="009B62E4">
                          <w:pPr>
                            <w:spacing w:after="0"/>
                            <w:rPr>
                              <w:sz w:val="18"/>
                            </w:rPr>
                          </w:pPr>
                          <w:r w:rsidRPr="00932147">
                            <w:rPr>
                              <w:sz w:val="18"/>
                            </w:rPr>
                            <w:t>242 Chemistry Building</w:t>
                          </w:r>
                        </w:p>
                        <w:p w14:paraId="5A5C99DA" w14:textId="77777777" w:rsidR="009B62E4" w:rsidRPr="00932147" w:rsidRDefault="009B62E4" w:rsidP="009B62E4">
                          <w:pPr>
                            <w:spacing w:after="0"/>
                            <w:rPr>
                              <w:sz w:val="18"/>
                            </w:rPr>
                          </w:pPr>
                          <w:r w:rsidRPr="00932147">
                            <w:rPr>
                              <w:sz w:val="18"/>
                            </w:rPr>
                            <w:t>University Park, PA  16802-6300</w:t>
                          </w:r>
                          <w:r w:rsidRPr="00932147">
                            <w:rPr>
                              <w:sz w:val="18"/>
                            </w:rPr>
                            <w:tab/>
                          </w:r>
                        </w:p>
                        <w:p w14:paraId="2D8717CA" w14:textId="77777777" w:rsidR="009B62E4" w:rsidRDefault="009B62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848AE" id="_x0000_t202" coordsize="21600,21600" o:spt="202" path="m,l,21600r21600,l21600,xe">
              <v:stroke joinstyle="miter"/>
              <v:path gradientshapeok="t" o:connecttype="rect"/>
            </v:shapetype>
            <v:shape id="Text Box 12" o:spid="_x0000_s1026" type="#_x0000_t202" style="position:absolute;left:0;text-align:left;margin-left:240.8pt;margin-top:39.45pt;width:154.5pt;height:48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" stroked="f">
              <v:textbox>
                <w:txbxContent>
                  <w:p w14:paraId="2044ACE6" w14:textId="77777777" w:rsidR="009B62E4" w:rsidRPr="00932147" w:rsidRDefault="009B62E4" w:rsidP="009B62E4">
                    <w:pPr>
                      <w:spacing w:after="0"/>
                      <w:rPr>
                        <w:sz w:val="18"/>
                      </w:rPr>
                    </w:pPr>
                    <w:r w:rsidRPr="00932147">
                      <w:rPr>
                        <w:sz w:val="18"/>
                      </w:rPr>
                      <w:t>The Pennsylvania State University</w:t>
                    </w:r>
                  </w:p>
                  <w:p w14:paraId="05A9B39F" w14:textId="77777777" w:rsidR="009B62E4" w:rsidRPr="00932147" w:rsidRDefault="009B62E4" w:rsidP="009B62E4">
                    <w:pPr>
                      <w:spacing w:after="0"/>
                      <w:rPr>
                        <w:sz w:val="18"/>
                      </w:rPr>
                    </w:pPr>
                    <w:r w:rsidRPr="00932147">
                      <w:rPr>
                        <w:sz w:val="18"/>
                      </w:rPr>
                      <w:t>242 Chemistry Building</w:t>
                    </w:r>
                  </w:p>
                  <w:p w14:paraId="5A5C99DA" w14:textId="77777777" w:rsidR="009B62E4" w:rsidRPr="00932147" w:rsidRDefault="009B62E4" w:rsidP="009B62E4">
                    <w:pPr>
                      <w:spacing w:after="0"/>
                      <w:rPr>
                        <w:sz w:val="18"/>
                      </w:rPr>
                    </w:pPr>
                    <w:r w:rsidRPr="00932147">
                      <w:rPr>
                        <w:sz w:val="18"/>
                      </w:rPr>
                      <w:t>University Park, PA  16802-6300</w:t>
                    </w:r>
                    <w:r w:rsidRPr="00932147">
                      <w:rPr>
                        <w:sz w:val="18"/>
                      </w:rPr>
                      <w:tab/>
                    </w:r>
                  </w:p>
                  <w:p w14:paraId="2D8717CA" w14:textId="77777777" w:rsidR="009B62E4" w:rsidRDefault="009B62E4"/>
                </w:txbxContent>
              </v:textbox>
              <w10:wrap type="square"/>
            </v:shape>
          </w:pict>
        </mc:Fallback>
      </mc:AlternateContent>
    </w:r>
    <w:r>
      <w:rPr>
        <w:noProof/>
      </w:rPr>
      <mc:AlternateContent>
        <mc:Choice Requires="wps">
          <w:drawing>
            <wp:anchor distT="0" distB="0" distL="114300" distR="114300" simplePos="0" relativeHeight="251655680" behindDoc="0" locked="0" layoutInCell="1" allowOverlap="1" wp14:anchorId="69EE68D4" wp14:editId="360CB34D">
              <wp:simplePos x="0" y="0"/>
              <wp:positionH relativeFrom="column">
                <wp:posOffset>1391285</wp:posOffset>
              </wp:positionH>
              <wp:positionV relativeFrom="paragraph">
                <wp:posOffset>508000</wp:posOffset>
              </wp:positionV>
              <wp:extent cx="1676400" cy="64770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76400" cy="647700"/>
                      </a:xfrm>
                      <a:prstGeom prst="rect">
                        <a:avLst/>
                      </a:prstGeom>
                      <a:solidFill>
                        <a:srgbClr val="FFFFFF"/>
                      </a:solidFill>
                      <a:ln w="9525">
                        <a:noFill/>
                        <a:miter lim="800000"/>
                        <a:headEnd/>
                        <a:tailEnd/>
                      </a:ln>
                    </wps:spPr>
                    <wps:txbx>
                      <w:txbxContent>
                        <w:p w14:paraId="00973A39" w14:textId="77777777" w:rsidR="009B62E4" w:rsidRPr="004E56C2" w:rsidRDefault="009B62E4" w:rsidP="009B62E4">
                          <w:pPr>
                            <w:pStyle w:val="Heading1"/>
                            <w:rPr>
                              <w:rFonts w:ascii="Calibri" w:hAnsi="Calibri" w:cs="Calibri"/>
                              <w:b w:val="0"/>
                              <w:sz w:val="18"/>
                            </w:rPr>
                          </w:pPr>
                          <w:r w:rsidRPr="004E56C2">
                            <w:rPr>
                              <w:rFonts w:ascii="Calibri" w:hAnsi="Calibri" w:cs="Calibri"/>
                              <w:b w:val="0"/>
                              <w:sz w:val="18"/>
                            </w:rPr>
                            <w:t>Department of Chemistry</w:t>
                          </w:r>
                          <w:r w:rsidRPr="004E56C2">
                            <w:rPr>
                              <w:rFonts w:ascii="Calibri" w:hAnsi="Calibri" w:cs="Calibri"/>
                              <w:b w:val="0"/>
                              <w:sz w:val="18"/>
                            </w:rPr>
                            <w:br/>
                            <w:t>Department of Biochemistry &amp; Molecular Biology</w:t>
                          </w:r>
                        </w:p>
                        <w:p w14:paraId="44A15FB1" w14:textId="77777777" w:rsidR="009B62E4" w:rsidRPr="004E56C2" w:rsidRDefault="009B62E4" w:rsidP="009B62E4">
                          <w:pPr>
                            <w:rPr>
                              <w:rFonts w:cs="Calibri"/>
                              <w:sz w:val="18"/>
                            </w:rPr>
                          </w:pPr>
                          <w:r w:rsidRPr="004E56C2">
                            <w:rPr>
                              <w:rFonts w:cs="Calibri"/>
                              <w:sz w:val="18"/>
                            </w:rPr>
                            <w:t>Eberly College of Science</w:t>
                          </w:r>
                        </w:p>
                        <w:p w14:paraId="7DE0F1F9" w14:textId="77777777" w:rsidR="007334F9" w:rsidRPr="004E56C2" w:rsidRDefault="007334F9" w:rsidP="007334F9">
                          <w:pPr>
                            <w:spacing w:line="240" w:lineRule="auto"/>
                            <w:contextualSpacing/>
                            <w:rPr>
                              <w:rFonts w:cs="Calibri"/>
                              <w:sz w:val="18"/>
                              <w:szCs w:val="18"/>
                            </w:rPr>
                          </w:pPr>
                        </w:p>
                        <w:p w14:paraId="39AFDF9C" w14:textId="77777777" w:rsidR="007334F9" w:rsidRPr="004E56C2" w:rsidRDefault="007334F9" w:rsidP="007334F9">
                          <w:pPr>
                            <w:rPr>
                              <w:rFonts w:cs="Calibr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EE68D4" id="Text Box 11" o:spid="_x0000_s1027" type="#_x0000_t202" style="position:absolute;left:0;text-align:left;margin-left:109.55pt;margin-top:40pt;width:132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" stroked="f">
              <v:textbox>
                <w:txbxContent>
                  <w:p w14:paraId="00973A39" w14:textId="77777777" w:rsidR="009B62E4" w:rsidRPr="004E56C2" w:rsidRDefault="009B62E4" w:rsidP="009B62E4">
                    <w:pPr>
                      <w:pStyle w:val="Heading1"/>
                      <w:rPr>
                        <w:rFonts w:ascii="Calibri" w:hAnsi="Calibri" w:cs="Calibri"/>
                        <w:b w:val="0"/>
                        <w:sz w:val="18"/>
                      </w:rPr>
                    </w:pPr>
                    <w:r w:rsidRPr="004E56C2">
                      <w:rPr>
                        <w:rFonts w:ascii="Calibri" w:hAnsi="Calibri" w:cs="Calibri"/>
                        <w:b w:val="0"/>
                        <w:sz w:val="18"/>
                      </w:rPr>
                      <w:t>Department of Chemistry</w:t>
                    </w:r>
                    <w:r w:rsidRPr="004E56C2">
                      <w:rPr>
                        <w:rFonts w:ascii="Calibri" w:hAnsi="Calibri" w:cs="Calibri"/>
                        <w:b w:val="0"/>
                        <w:sz w:val="18"/>
                      </w:rPr>
                      <w:br/>
                      <w:t>Department of Biochemistry &amp; Molecular Biology</w:t>
                    </w:r>
                  </w:p>
                  <w:p w14:paraId="44A15FB1" w14:textId="77777777" w:rsidR="009B62E4" w:rsidRPr="004E56C2" w:rsidRDefault="009B62E4" w:rsidP="009B62E4">
                    <w:pPr>
                      <w:rPr>
                        <w:rFonts w:cs="Calibri"/>
                        <w:sz w:val="18"/>
                      </w:rPr>
                    </w:pPr>
                    <w:r w:rsidRPr="004E56C2">
                      <w:rPr>
                        <w:rFonts w:cs="Calibri"/>
                        <w:sz w:val="18"/>
                      </w:rPr>
                      <w:t>Eberly College of Science</w:t>
                    </w:r>
                  </w:p>
                  <w:p w14:paraId="7DE0F1F9" w14:textId="77777777" w:rsidR="007334F9" w:rsidRPr="004E56C2" w:rsidRDefault="007334F9" w:rsidP="007334F9">
                    <w:pPr>
                      <w:spacing w:line="240" w:lineRule="auto"/>
                      <w:contextualSpacing/>
                      <w:rPr>
                        <w:rFonts w:cs="Calibri"/>
                        <w:sz w:val="18"/>
                        <w:szCs w:val="18"/>
                      </w:rPr>
                    </w:pPr>
                  </w:p>
                  <w:p w14:paraId="39AFDF9C" w14:textId="77777777" w:rsidR="007334F9" w:rsidRPr="004E56C2" w:rsidRDefault="007334F9" w:rsidP="007334F9">
                    <w:pPr>
                      <w:rPr>
                        <w:rFonts w:cs="Calibri"/>
                      </w:rPr>
                    </w:pPr>
                  </w:p>
                </w:txbxContent>
              </v:textbox>
            </v:shape>
          </w:pict>
        </mc:Fallback>
      </mc:AlternateContent>
    </w:r>
    <w:r>
      <w:rPr>
        <w:noProof/>
      </w:rPr>
      <mc:AlternateContent>
        <mc:Choice Requires="wps">
          <w:drawing>
            <wp:anchor distT="45720" distB="45720" distL="114300" distR="114300" simplePos="0" relativeHeight="251656704" behindDoc="0" locked="0" layoutInCell="1" allowOverlap="1" wp14:anchorId="19223537" wp14:editId="69BE1147">
              <wp:simplePos x="0" y="0"/>
              <wp:positionH relativeFrom="column">
                <wp:posOffset>4944745</wp:posOffset>
              </wp:positionH>
              <wp:positionV relativeFrom="paragraph">
                <wp:posOffset>485775</wp:posOffset>
              </wp:positionV>
              <wp:extent cx="1562100" cy="832485"/>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62100" cy="832485"/>
                      </a:xfrm>
                      <a:prstGeom prst="rect">
                        <a:avLst/>
                      </a:prstGeom>
                      <a:solidFill>
                        <a:srgbClr val="FFFFFF"/>
                      </a:solidFill>
                      <a:ln w="9525">
                        <a:noFill/>
                        <a:miter lim="800000"/>
                        <a:headEnd/>
                        <a:tailEnd/>
                      </a:ln>
                    </wps:spPr>
                    <wps:txbx>
                      <w:txbxContent>
                        <w:p w14:paraId="58CFFC98"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Voice:</w:t>
                          </w:r>
                          <w:r w:rsidRPr="004E56C2">
                            <w:rPr>
                              <w:rFonts w:ascii="Calibri" w:hAnsi="Calibri" w:cs="Calibri"/>
                              <w:sz w:val="18"/>
                            </w:rPr>
                            <w:tab/>
                            <w:t>(814) 863-3812</w:t>
                          </w:r>
                        </w:p>
                        <w:p w14:paraId="3E1A2710"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Lab:</w:t>
                          </w:r>
                          <w:r w:rsidRPr="004E56C2">
                            <w:rPr>
                              <w:rFonts w:ascii="Calibri" w:hAnsi="Calibri" w:cs="Calibri"/>
                              <w:sz w:val="18"/>
                            </w:rPr>
                            <w:tab/>
                            <w:t>(814) 863-1962</w:t>
                          </w:r>
                          <w:r w:rsidRPr="004E56C2">
                            <w:rPr>
                              <w:rFonts w:ascii="Calibri" w:hAnsi="Calibri" w:cs="Calibri"/>
                              <w:sz w:val="18"/>
                            </w:rPr>
                            <w:br/>
                            <w:t>Fax:</w:t>
                          </w:r>
                          <w:r w:rsidRPr="004E56C2">
                            <w:rPr>
                              <w:rFonts w:ascii="Calibri" w:hAnsi="Calibri" w:cs="Calibri"/>
                              <w:sz w:val="18"/>
                            </w:rPr>
                            <w:tab/>
                            <w:t>(814) 865-2927</w:t>
                          </w:r>
                          <w:r w:rsidRPr="004E56C2">
                            <w:rPr>
                              <w:rFonts w:ascii="Calibri" w:hAnsi="Calibri" w:cs="Calibri"/>
                              <w:sz w:val="18"/>
                            </w:rPr>
                            <w:br/>
                            <w:t>e-mail:</w:t>
                          </w:r>
                          <w:r w:rsidRPr="004E56C2">
                            <w:rPr>
                              <w:rFonts w:ascii="Calibri" w:hAnsi="Calibri" w:cs="Calibri"/>
                              <w:sz w:val="18"/>
                            </w:rPr>
                            <w:tab/>
                          </w:r>
                          <w:r w:rsidRPr="000C6053">
                            <w:rPr>
                              <w:rStyle w:val="Hyperlink"/>
                              <w:rFonts w:ascii="Calibri" w:hAnsi="Calibri" w:cs="Calibri"/>
                              <w:color w:val="000000"/>
                              <w:sz w:val="18"/>
                              <w:u w:val="none"/>
                            </w:rPr>
                            <w:t>pcb5@psu.edu</w:t>
                          </w:r>
                          <w:r w:rsidRPr="004E56C2">
                            <w:rPr>
                              <w:rFonts w:ascii="Calibri" w:hAnsi="Calibri" w:cs="Calibri"/>
                              <w:sz w:val="18"/>
                            </w:rPr>
                            <w:br/>
                            <w:t>sites.psu.edu/</w:t>
                          </w:r>
                          <w:proofErr w:type="spellStart"/>
                          <w:r w:rsidRPr="004E56C2">
                            <w:rPr>
                              <w:rFonts w:ascii="Calibri" w:hAnsi="Calibri" w:cs="Calibri"/>
                              <w:sz w:val="18"/>
                            </w:rPr>
                            <w:t>bevilacqua</w:t>
                          </w:r>
                          <w:proofErr w:type="spellEnd"/>
                        </w:p>
                        <w:p w14:paraId="0C597478" w14:textId="77777777" w:rsidR="009B62E4" w:rsidRPr="004E56C2" w:rsidRDefault="009B62E4">
                          <w:pPr>
                            <w:rPr>
                              <w:rFonts w:cs="Calibr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223537" id="Text Box 10" o:spid="_x0000_s1028" type="#_x0000_t202" style="position:absolute;left:0;text-align:left;margin-left:389.35pt;margin-top:38.25pt;width:123pt;height:65.5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" stroked="f">
              <v:textbox>
                <w:txbxContent>
                  <w:p w14:paraId="58CFFC98"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Voice:</w:t>
                    </w:r>
                    <w:r w:rsidRPr="004E56C2">
                      <w:rPr>
                        <w:rFonts w:ascii="Calibri" w:hAnsi="Calibri" w:cs="Calibri"/>
                        <w:sz w:val="18"/>
                      </w:rPr>
                      <w:tab/>
                      <w:t>(814) 863-3812</w:t>
                    </w:r>
                  </w:p>
                  <w:p w14:paraId="3E1A2710"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Lab:</w:t>
                    </w:r>
                    <w:r w:rsidRPr="004E56C2">
                      <w:rPr>
                        <w:rFonts w:ascii="Calibri" w:hAnsi="Calibri" w:cs="Calibri"/>
                        <w:sz w:val="18"/>
                      </w:rPr>
                      <w:tab/>
                      <w:t>(814) 863-1962</w:t>
                    </w:r>
                    <w:r w:rsidRPr="004E56C2">
                      <w:rPr>
                        <w:rFonts w:ascii="Calibri" w:hAnsi="Calibri" w:cs="Calibri"/>
                        <w:sz w:val="18"/>
                      </w:rPr>
                      <w:br/>
                      <w:t>Fax:</w:t>
                    </w:r>
                    <w:r w:rsidRPr="004E56C2">
                      <w:rPr>
                        <w:rFonts w:ascii="Calibri" w:hAnsi="Calibri" w:cs="Calibri"/>
                        <w:sz w:val="18"/>
                      </w:rPr>
                      <w:tab/>
                      <w:t>(814) 865-2927</w:t>
                    </w:r>
                    <w:r w:rsidRPr="004E56C2">
                      <w:rPr>
                        <w:rFonts w:ascii="Calibri" w:hAnsi="Calibri" w:cs="Calibri"/>
                        <w:sz w:val="18"/>
                      </w:rPr>
                      <w:br/>
                      <w:t>e-mail:</w:t>
                    </w:r>
                    <w:r w:rsidRPr="004E56C2">
                      <w:rPr>
                        <w:rFonts w:ascii="Calibri" w:hAnsi="Calibri" w:cs="Calibri"/>
                        <w:sz w:val="18"/>
                      </w:rPr>
                      <w:tab/>
                    </w:r>
                    <w:r w:rsidRPr="000C6053">
                      <w:rPr>
                        <w:rStyle w:val="Hyperlink"/>
                        <w:rFonts w:ascii="Calibri" w:hAnsi="Calibri" w:cs="Calibri"/>
                        <w:color w:val="000000"/>
                        <w:sz w:val="18"/>
                        <w:u w:val="none"/>
                      </w:rPr>
                      <w:t>pcb5@psu.edu</w:t>
                    </w:r>
                    <w:r w:rsidRPr="004E56C2">
                      <w:rPr>
                        <w:rFonts w:ascii="Calibri" w:hAnsi="Calibri" w:cs="Calibri"/>
                        <w:sz w:val="18"/>
                      </w:rPr>
                      <w:br/>
                      <w:t>sites.psu.edu/</w:t>
                    </w:r>
                    <w:proofErr w:type="spellStart"/>
                    <w:r w:rsidRPr="004E56C2">
                      <w:rPr>
                        <w:rFonts w:ascii="Calibri" w:hAnsi="Calibri" w:cs="Calibri"/>
                        <w:sz w:val="18"/>
                      </w:rPr>
                      <w:t>bevilacqua</w:t>
                    </w:r>
                    <w:proofErr w:type="spellEnd"/>
                  </w:p>
                  <w:p w14:paraId="0C597478" w14:textId="77777777" w:rsidR="009B62E4" w:rsidRPr="004E56C2" w:rsidRDefault="009B62E4">
                    <w:pPr>
                      <w:rPr>
                        <w:rFonts w:cs="Calibri"/>
                      </w:rPr>
                    </w:pPr>
                  </w:p>
                </w:txbxContent>
              </v:textbox>
              <w10:wrap type="square"/>
            </v:shape>
          </w:pict>
        </mc:Fallback>
      </mc:AlternateContent>
    </w:r>
    <w:r>
      <w:rPr>
        <w:noProof/>
      </w:rPr>
      <mc:AlternateContent>
        <mc:Choice Requires="wps">
          <w:drawing>
            <wp:anchor distT="45720" distB="45720" distL="114300" distR="114300" simplePos="0" relativeHeight="251658752" behindDoc="0" locked="0" layoutInCell="1" allowOverlap="1" wp14:anchorId="12ABA585" wp14:editId="1872A44D">
              <wp:simplePos x="0" y="0"/>
              <wp:positionH relativeFrom="column">
                <wp:posOffset>4924425</wp:posOffset>
              </wp:positionH>
              <wp:positionV relativeFrom="paragraph">
                <wp:posOffset>171450</wp:posOffset>
              </wp:positionV>
              <wp:extent cx="1247775" cy="24765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47775" cy="247650"/>
                      </a:xfrm>
                      <a:prstGeom prst="rect">
                        <a:avLst/>
                      </a:prstGeom>
                      <a:noFill/>
                      <a:ln w="9525">
                        <a:noFill/>
                        <a:miter lim="800000"/>
                        <a:headEnd/>
                        <a:tailEnd/>
                      </a:ln>
                    </wps:spPr>
                    <wps:txbx>
                      <w:txbxContent>
                        <w:p w14:paraId="4F67C4AC" w14:textId="77777777" w:rsidR="00932147" w:rsidRDefault="00932147" w:rsidP="00932147">
                          <w:pPr>
                            <w:rPr>
                              <w:b/>
                              <w:sz w:val="20"/>
                            </w:rPr>
                          </w:pPr>
                          <w:r>
                            <w:rPr>
                              <w:b/>
                              <w:sz w:val="20"/>
                            </w:rPr>
                            <w:t>Philip C. Bevilacqua</w:t>
                          </w:r>
                        </w:p>
                        <w:p w14:paraId="5AF0D36C" w14:textId="77777777" w:rsidR="00932147" w:rsidRDefault="00932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ABA585" id="Text Box 9" o:spid="_x0000_s1029" type="#_x0000_t202" style="position:absolute;left:0;text-align:left;margin-left:387.75pt;margin-top:13.5pt;width:98.25pt;height:19.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" filled="f" stroked="f">
              <v:textbox>
                <w:txbxContent>
                  <w:p w14:paraId="4F67C4AC" w14:textId="77777777" w:rsidR="00932147" w:rsidRDefault="00932147" w:rsidP="00932147">
                    <w:pPr>
                      <w:rPr>
                        <w:b/>
                        <w:sz w:val="20"/>
                      </w:rPr>
                    </w:pPr>
                    <w:r>
                      <w:rPr>
                        <w:b/>
                        <w:sz w:val="20"/>
                      </w:rPr>
                      <w:t>Philip C. Bevilacqua</w:t>
                    </w:r>
                  </w:p>
                  <w:p w14:paraId="5AF0D36C" w14:textId="77777777" w:rsidR="00932147" w:rsidRDefault="00932147"/>
                </w:txbxContent>
              </v:textbox>
              <w10:wrap type="square"/>
            </v:shape>
          </w:pict>
        </mc:Fallback>
      </mc:AlternateContent>
    </w:r>
    <w:r>
      <w:rPr>
        <w:noProof/>
      </w:rPr>
      <mc:AlternateContent>
        <mc:Choice Requires="wps">
          <w:drawing>
            <wp:anchor distT="4294967294" distB="4294967294" distL="114300" distR="114300" simplePos="0" relativeHeight="251659776" behindDoc="0" locked="0" layoutInCell="1" allowOverlap="1" wp14:anchorId="02B95C82" wp14:editId="3D48EAC9">
              <wp:simplePos x="0" y="0"/>
              <wp:positionH relativeFrom="column">
                <wp:posOffset>1524000</wp:posOffset>
              </wp:positionH>
              <wp:positionV relativeFrom="paragraph">
                <wp:posOffset>438149</wp:posOffset>
              </wp:positionV>
              <wp:extent cx="5010150"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10150" cy="0"/>
                      </a:xfrm>
                      <a:prstGeom prst="line">
                        <a:avLst/>
                      </a:prstGeom>
                      <a:noFill/>
                      <a:ln w="9525" cap="flat" cmpd="sng" algn="ctr">
                        <a:solidFill>
                          <a:srgbClr val="1F497D">
                            <a:lumMod val="75000"/>
                          </a:srgb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1014F17" id="Straight Connector 8" o:spid="_x0000_s1026" style="position:absolute;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20pt,34.5pt" to="514.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" strokecolor="#17375e">
              <o:lock v:ext="edit" shapetype="f"/>
            </v:line>
          </w:pict>
        </mc:Fallback>
      </mc:AlternateContent>
    </w:r>
    <w:r w:rsidR="00151640">
      <w:rPr>
        <w:noProof/>
      </w:rPr>
      <w:drawing>
        <wp:inline distT="0" distB="0" distL="0" distR="0" wp14:anchorId="44DA1F9F" wp14:editId="7EFBE31C">
          <wp:extent cx="2122805" cy="958215"/>
          <wp:effectExtent l="0" t="0" r="0" b="0"/>
          <wp:docPr id="1" name="Picture 8" descr="PS_HOR_RGB_2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PS_HOR_RGB_2C"/>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22805" cy="958215"/>
                  </a:xfrm>
                  <a:prstGeom prst="rect">
                    <a:avLst/>
                  </a:prstGeom>
                  <a:noFill/>
                  <a:ln>
                    <a:noFill/>
                  </a:ln>
                </pic:spPr>
              </pic:pic>
            </a:graphicData>
          </a:graphic>
        </wp:inline>
      </w:drawing>
    </w:r>
    <w:r w:rsidR="007334F9">
      <w:rPr>
        <w:sz w:val="20"/>
        <w:szCs w:val="20"/>
      </w:rPr>
      <w:tab/>
    </w:r>
  </w:p>
  <w:p w14:paraId="08DC506D" w14:textId="77777777" w:rsidR="007334F9" w:rsidRDefault="007334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55204"/>
    <w:multiLevelType w:val="hybridMultilevel"/>
    <w:tmpl w:val="637267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1A6D6A"/>
    <w:multiLevelType w:val="hybridMultilevel"/>
    <w:tmpl w:val="B5E005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574F1B"/>
    <w:multiLevelType w:val="hybridMultilevel"/>
    <w:tmpl w:val="EF66D0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166A4D"/>
    <w:multiLevelType w:val="hybridMultilevel"/>
    <w:tmpl w:val="BF5470A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900859">
    <w:abstractNumId w:val="3"/>
  </w:num>
  <w:num w:numId="2" w16cid:durableId="1181817682">
    <w:abstractNumId w:val="0"/>
  </w:num>
  <w:num w:numId="3" w16cid:durableId="2006006355">
    <w:abstractNumId w:val="2"/>
  </w:num>
  <w:num w:numId="4" w16cid:durableId="16410313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8AA"/>
    <w:rsid w:val="000319D8"/>
    <w:rsid w:val="00066288"/>
    <w:rsid w:val="00072CCD"/>
    <w:rsid w:val="00093DDB"/>
    <w:rsid w:val="000A75D4"/>
    <w:rsid w:val="000C6053"/>
    <w:rsid w:val="000F4E45"/>
    <w:rsid w:val="000F5439"/>
    <w:rsid w:val="0010197B"/>
    <w:rsid w:val="0011337D"/>
    <w:rsid w:val="0014024C"/>
    <w:rsid w:val="00151640"/>
    <w:rsid w:val="00153468"/>
    <w:rsid w:val="001742B3"/>
    <w:rsid w:val="0017544D"/>
    <w:rsid w:val="001F5CD4"/>
    <w:rsid w:val="00230A40"/>
    <w:rsid w:val="002554D7"/>
    <w:rsid w:val="00264560"/>
    <w:rsid w:val="00270FAA"/>
    <w:rsid w:val="0027386C"/>
    <w:rsid w:val="00283D6B"/>
    <w:rsid w:val="002C6EC9"/>
    <w:rsid w:val="00313F83"/>
    <w:rsid w:val="0033503E"/>
    <w:rsid w:val="00347EFC"/>
    <w:rsid w:val="00352A6C"/>
    <w:rsid w:val="00360570"/>
    <w:rsid w:val="003C6E2E"/>
    <w:rsid w:val="003E323D"/>
    <w:rsid w:val="00424846"/>
    <w:rsid w:val="00463828"/>
    <w:rsid w:val="004E56C2"/>
    <w:rsid w:val="00523BEA"/>
    <w:rsid w:val="005A6461"/>
    <w:rsid w:val="005D6463"/>
    <w:rsid w:val="005E486E"/>
    <w:rsid w:val="005F4FC6"/>
    <w:rsid w:val="00614500"/>
    <w:rsid w:val="006638B8"/>
    <w:rsid w:val="0067549B"/>
    <w:rsid w:val="00695823"/>
    <w:rsid w:val="006D7B79"/>
    <w:rsid w:val="007334F9"/>
    <w:rsid w:val="007651B4"/>
    <w:rsid w:val="007820F8"/>
    <w:rsid w:val="007877F2"/>
    <w:rsid w:val="00792E27"/>
    <w:rsid w:val="0079589B"/>
    <w:rsid w:val="007B4F14"/>
    <w:rsid w:val="007C245A"/>
    <w:rsid w:val="007C446F"/>
    <w:rsid w:val="007C60EF"/>
    <w:rsid w:val="007C61E0"/>
    <w:rsid w:val="00830FB4"/>
    <w:rsid w:val="0084081E"/>
    <w:rsid w:val="00841E7E"/>
    <w:rsid w:val="0084552D"/>
    <w:rsid w:val="00850018"/>
    <w:rsid w:val="00890036"/>
    <w:rsid w:val="008A05BD"/>
    <w:rsid w:val="008B65BF"/>
    <w:rsid w:val="00900172"/>
    <w:rsid w:val="009028AA"/>
    <w:rsid w:val="009150FA"/>
    <w:rsid w:val="00932147"/>
    <w:rsid w:val="00933EB5"/>
    <w:rsid w:val="00941B73"/>
    <w:rsid w:val="00964E1E"/>
    <w:rsid w:val="009709EF"/>
    <w:rsid w:val="00984F06"/>
    <w:rsid w:val="009B3057"/>
    <w:rsid w:val="009B62E4"/>
    <w:rsid w:val="00A2605B"/>
    <w:rsid w:val="00A9764B"/>
    <w:rsid w:val="00AB05BA"/>
    <w:rsid w:val="00B03053"/>
    <w:rsid w:val="00B108AE"/>
    <w:rsid w:val="00BB3B3C"/>
    <w:rsid w:val="00BD5AE4"/>
    <w:rsid w:val="00BE366A"/>
    <w:rsid w:val="00BE6C2F"/>
    <w:rsid w:val="00C225C0"/>
    <w:rsid w:val="00C3598B"/>
    <w:rsid w:val="00C7083F"/>
    <w:rsid w:val="00C728A3"/>
    <w:rsid w:val="00C7516E"/>
    <w:rsid w:val="00C83971"/>
    <w:rsid w:val="00CA446D"/>
    <w:rsid w:val="00D021D6"/>
    <w:rsid w:val="00D22CB5"/>
    <w:rsid w:val="00D261BD"/>
    <w:rsid w:val="00D56C5C"/>
    <w:rsid w:val="00D838B8"/>
    <w:rsid w:val="00DD7EFF"/>
    <w:rsid w:val="00DE435F"/>
    <w:rsid w:val="00E8340B"/>
    <w:rsid w:val="00EA224D"/>
    <w:rsid w:val="00EB27A2"/>
    <w:rsid w:val="00ED497B"/>
    <w:rsid w:val="00EF1527"/>
    <w:rsid w:val="00F236B4"/>
    <w:rsid w:val="00F3568D"/>
    <w:rsid w:val="00F62866"/>
    <w:rsid w:val="00F968FF"/>
    <w:rsid w:val="00FB11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0B4F307"/>
  <w15:docId w15:val="{6930AD05-E3F9-4BB6-8EFB-1EA7FD5ED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rsid w:val="009B62E4"/>
    <w:pPr>
      <w:keepNext/>
      <w:spacing w:after="0" w:line="240" w:lineRule="auto"/>
      <w:outlineLvl w:val="0"/>
    </w:pPr>
    <w:rPr>
      <w:rFonts w:ascii="Times New Roman" w:eastAsia="Times New Roman" w:hAnsi="Times New Roman"/>
      <w:b/>
      <w:sz w:val="16"/>
      <w:szCs w:val="20"/>
    </w:rPr>
  </w:style>
  <w:style w:type="paragraph" w:styleId="Heading3">
    <w:name w:val="heading 3"/>
    <w:basedOn w:val="Normal"/>
    <w:next w:val="Normal"/>
    <w:link w:val="Heading3Char"/>
    <w:uiPriority w:val="9"/>
    <w:semiHidden/>
    <w:unhideWhenUsed/>
    <w:qFormat/>
    <w:rsid w:val="00D22C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65B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B65BF"/>
    <w:rPr>
      <w:rFonts w:ascii="Tahoma" w:hAnsi="Tahoma" w:cs="Tahoma"/>
      <w:sz w:val="16"/>
      <w:szCs w:val="16"/>
    </w:rPr>
  </w:style>
  <w:style w:type="paragraph" w:styleId="Header">
    <w:name w:val="header"/>
    <w:basedOn w:val="Normal"/>
    <w:link w:val="HeaderChar"/>
    <w:uiPriority w:val="99"/>
    <w:unhideWhenUsed/>
    <w:rsid w:val="00C839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3971"/>
  </w:style>
  <w:style w:type="paragraph" w:styleId="Footer">
    <w:name w:val="footer"/>
    <w:basedOn w:val="Normal"/>
    <w:link w:val="FooterChar"/>
    <w:unhideWhenUsed/>
    <w:rsid w:val="00C83971"/>
    <w:pPr>
      <w:tabs>
        <w:tab w:val="center" w:pos="4680"/>
        <w:tab w:val="right" w:pos="9360"/>
      </w:tabs>
      <w:spacing w:after="0" w:line="240" w:lineRule="auto"/>
    </w:pPr>
  </w:style>
  <w:style w:type="character" w:customStyle="1" w:styleId="FooterChar">
    <w:name w:val="Footer Char"/>
    <w:basedOn w:val="DefaultParagraphFont"/>
    <w:link w:val="Footer"/>
    <w:rsid w:val="00C83971"/>
  </w:style>
  <w:style w:type="paragraph" w:styleId="ListParagraph">
    <w:name w:val="List Paragraph"/>
    <w:basedOn w:val="Normal"/>
    <w:uiPriority w:val="34"/>
    <w:qFormat/>
    <w:rsid w:val="00890036"/>
    <w:pPr>
      <w:ind w:left="720"/>
      <w:contextualSpacing/>
    </w:pPr>
  </w:style>
  <w:style w:type="character" w:customStyle="1" w:styleId="Heading1Char">
    <w:name w:val="Heading 1 Char"/>
    <w:link w:val="Heading1"/>
    <w:rsid w:val="009B62E4"/>
    <w:rPr>
      <w:rFonts w:ascii="Times New Roman" w:eastAsia="Times New Roman" w:hAnsi="Times New Roman" w:cs="Times New Roman"/>
      <w:b/>
      <w:sz w:val="16"/>
      <w:szCs w:val="20"/>
    </w:rPr>
  </w:style>
  <w:style w:type="paragraph" w:styleId="BodyText">
    <w:name w:val="Body Text"/>
    <w:basedOn w:val="Normal"/>
    <w:link w:val="BodyTextChar"/>
    <w:rsid w:val="009B62E4"/>
    <w:pPr>
      <w:spacing w:after="0" w:line="240" w:lineRule="auto"/>
    </w:pPr>
    <w:rPr>
      <w:rFonts w:ascii="Times New Roman" w:eastAsia="Times New Roman" w:hAnsi="Times New Roman"/>
      <w:sz w:val="16"/>
      <w:szCs w:val="20"/>
    </w:rPr>
  </w:style>
  <w:style w:type="character" w:customStyle="1" w:styleId="BodyTextChar">
    <w:name w:val="Body Text Char"/>
    <w:link w:val="BodyText"/>
    <w:rsid w:val="009B62E4"/>
    <w:rPr>
      <w:rFonts w:ascii="Times New Roman" w:eastAsia="Times New Roman" w:hAnsi="Times New Roman" w:cs="Times New Roman"/>
      <w:sz w:val="16"/>
      <w:szCs w:val="20"/>
    </w:rPr>
  </w:style>
  <w:style w:type="character" w:styleId="Hyperlink">
    <w:name w:val="Hyperlink"/>
    <w:uiPriority w:val="99"/>
    <w:unhideWhenUsed/>
    <w:rsid w:val="009B62E4"/>
    <w:rPr>
      <w:color w:val="0000FF"/>
      <w:u w:val="single"/>
    </w:rPr>
  </w:style>
  <w:style w:type="character" w:customStyle="1" w:styleId="Heading3Char">
    <w:name w:val="Heading 3 Char"/>
    <w:basedOn w:val="DefaultParagraphFont"/>
    <w:link w:val="Heading3"/>
    <w:uiPriority w:val="9"/>
    <w:semiHidden/>
    <w:rsid w:val="00D22CB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D22CB5"/>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D22CB5"/>
    <w:rPr>
      <w:i/>
      <w:iCs/>
    </w:rPr>
  </w:style>
  <w:style w:type="paragraph" w:styleId="Revision">
    <w:name w:val="Revision"/>
    <w:hidden/>
    <w:uiPriority w:val="99"/>
    <w:semiHidden/>
    <w:rsid w:val="006D7B79"/>
    <w:rPr>
      <w:sz w:val="22"/>
      <w:szCs w:val="22"/>
    </w:rPr>
  </w:style>
  <w:style w:type="character" w:styleId="CommentReference">
    <w:name w:val="annotation reference"/>
    <w:basedOn w:val="DefaultParagraphFont"/>
    <w:uiPriority w:val="99"/>
    <w:semiHidden/>
    <w:unhideWhenUsed/>
    <w:rsid w:val="006D7B79"/>
    <w:rPr>
      <w:sz w:val="16"/>
      <w:szCs w:val="16"/>
    </w:rPr>
  </w:style>
  <w:style w:type="paragraph" w:styleId="CommentText">
    <w:name w:val="annotation text"/>
    <w:basedOn w:val="Normal"/>
    <w:link w:val="CommentTextChar"/>
    <w:uiPriority w:val="99"/>
    <w:unhideWhenUsed/>
    <w:rsid w:val="006D7B79"/>
    <w:pPr>
      <w:spacing w:line="240" w:lineRule="auto"/>
    </w:pPr>
    <w:rPr>
      <w:sz w:val="20"/>
      <w:szCs w:val="20"/>
    </w:rPr>
  </w:style>
  <w:style w:type="character" w:customStyle="1" w:styleId="CommentTextChar">
    <w:name w:val="Comment Text Char"/>
    <w:basedOn w:val="DefaultParagraphFont"/>
    <w:link w:val="CommentText"/>
    <w:uiPriority w:val="99"/>
    <w:rsid w:val="006D7B79"/>
  </w:style>
  <w:style w:type="paragraph" w:styleId="CommentSubject">
    <w:name w:val="annotation subject"/>
    <w:basedOn w:val="CommentText"/>
    <w:next w:val="CommentText"/>
    <w:link w:val="CommentSubjectChar"/>
    <w:uiPriority w:val="99"/>
    <w:semiHidden/>
    <w:unhideWhenUsed/>
    <w:rsid w:val="006D7B79"/>
    <w:rPr>
      <w:b/>
      <w:bCs/>
    </w:rPr>
  </w:style>
  <w:style w:type="character" w:customStyle="1" w:styleId="CommentSubjectChar">
    <w:name w:val="Comment Subject Char"/>
    <w:basedOn w:val="CommentTextChar"/>
    <w:link w:val="CommentSubject"/>
    <w:uiPriority w:val="99"/>
    <w:semiHidden/>
    <w:rsid w:val="006D7B79"/>
    <w:rPr>
      <w:b/>
      <w:bCs/>
    </w:rPr>
  </w:style>
  <w:style w:type="character" w:customStyle="1" w:styleId="oztcrd">
    <w:name w:val="oztcrd"/>
    <w:basedOn w:val="DefaultParagraphFont"/>
    <w:rsid w:val="0033503E"/>
  </w:style>
  <w:style w:type="paragraph" w:styleId="Bibliography">
    <w:name w:val="Bibliography"/>
    <w:basedOn w:val="Normal"/>
    <w:next w:val="Normal"/>
    <w:uiPriority w:val="37"/>
    <w:unhideWhenUsed/>
    <w:rsid w:val="0084552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1934478">
      <w:bodyDiv w:val="1"/>
      <w:marLeft w:val="0"/>
      <w:marRight w:val="0"/>
      <w:marTop w:val="0"/>
      <w:marBottom w:val="0"/>
      <w:divBdr>
        <w:top w:val="none" w:sz="0" w:space="0" w:color="auto"/>
        <w:left w:val="none" w:sz="0" w:space="0" w:color="auto"/>
        <w:bottom w:val="none" w:sz="0" w:space="0" w:color="auto"/>
        <w:right w:val="none" w:sz="0" w:space="0" w:color="auto"/>
      </w:divBdr>
    </w:div>
    <w:div w:id="20271692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f3a020-51df-4429-8191-7299eb2b2d3d">
      <Terms xmlns="http://schemas.microsoft.com/office/infopath/2007/PartnerControls"/>
    </lcf76f155ced4ddcb4097134ff3c332f>
    <TaxCatchAll xmlns="f8f84595-2f3a-428d-bc9f-7b3595feb8aa"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0D43ABD599FCC44928F4E8A5F5A94E2" ma:contentTypeVersion="15" ma:contentTypeDescription="Create a new document." ma:contentTypeScope="" ma:versionID="fa14898d361e47877acdbeb69f2757e3">
  <xsd:schema xmlns:xsd="http://www.w3.org/2001/XMLSchema" xmlns:xs="http://www.w3.org/2001/XMLSchema" xmlns:p="http://schemas.microsoft.com/office/2006/metadata/properties" xmlns:ns2="f8f84595-2f3a-428d-bc9f-7b3595feb8aa" xmlns:ns3="17f3a020-51df-4429-8191-7299eb2b2d3d" targetNamespace="http://schemas.microsoft.com/office/2006/metadata/properties" ma:root="true" ma:fieldsID="44d533faf0268cf999599d6254009953" ns2:_="" ns3:_="">
    <xsd:import namespace="f8f84595-2f3a-428d-bc9f-7b3595feb8aa"/>
    <xsd:import namespace="17f3a020-51df-4429-8191-7299eb2b2d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f84595-2f3a-428d-bc9f-7b3595feb8a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edb50088-e597-4df2-8e2e-831c0203cae5}" ma:internalName="TaxCatchAll" ma:showField="CatchAllData" ma:web="f8f84595-2f3a-428d-bc9f-7b3595feb8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7f3a020-51df-4429-8191-7299eb2b2d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8b28469-8996-4088-bd89-44d87d6385e5"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7C276D2-6C05-4201-A413-802E18A44B51}">
  <ds:schemaRefs>
    <ds:schemaRef ds:uri="http://schemas.microsoft.com/office/2006/metadata/properties"/>
    <ds:schemaRef ds:uri="http://schemas.microsoft.com/office/infopath/2007/PartnerControls"/>
    <ds:schemaRef ds:uri="17f3a020-51df-4429-8191-7299eb2b2d3d"/>
    <ds:schemaRef ds:uri="f8f84595-2f3a-428d-bc9f-7b3595feb8aa"/>
  </ds:schemaRefs>
</ds:datastoreItem>
</file>

<file path=customXml/itemProps2.xml><?xml version="1.0" encoding="utf-8"?>
<ds:datastoreItem xmlns:ds="http://schemas.openxmlformats.org/officeDocument/2006/customXml" ds:itemID="{2A3A1FB0-036B-4793-B38C-1C646D18BC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f84595-2f3a-428d-bc9f-7b3595feb8aa"/>
    <ds:schemaRef ds:uri="17f3a020-51df-4429-8191-7299eb2b2d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3D719B-B3BE-41D2-B064-681D81047AB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1710</Words>
  <Characters>975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The Pennsylvania State University</Company>
  <LinksUpToDate>false</LinksUpToDate>
  <CharactersWithSpaces>11441</CharactersWithSpaces>
  <SharedDoc>false</SharedDoc>
  <HLinks>
    <vt:vector size="6" baseType="variant">
      <vt:variant>
        <vt:i4>589948</vt:i4>
      </vt:variant>
      <vt:variant>
        <vt:i4>0</vt:i4>
      </vt:variant>
      <vt:variant>
        <vt:i4>0</vt:i4>
      </vt:variant>
      <vt:variant>
        <vt:i4>5</vt:i4>
      </vt:variant>
      <vt:variant>
        <vt:lpwstr>mailto:pcb5@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Bevilacqua</dc:creator>
  <cp:keywords/>
  <dc:description/>
  <cp:lastModifiedBy>Sieg, Jacob Philip</cp:lastModifiedBy>
  <cp:revision>8</cp:revision>
  <cp:lastPrinted>2015-11-18T14:54:00Z</cp:lastPrinted>
  <dcterms:created xsi:type="dcterms:W3CDTF">2022-08-11T18:36:00Z</dcterms:created>
  <dcterms:modified xsi:type="dcterms:W3CDTF">2022-08-12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D43ABD599FCC44928F4E8A5F5A94E2</vt:lpwstr>
  </property>
  <property fmtid="{D5CDD505-2E9C-101B-9397-08002B2CF9AE}" pid="3" name="ZOTERO_PREF_1">
    <vt:lpwstr>&lt;data data-version="3" zotero-version="6.0.10"&gt;&lt;session id="gmDrZyES"/&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